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19758D" w14:textId="77777777" w:rsidR="002E63C6" w:rsidRDefault="002E63C6" w:rsidP="00585D20">
      <w:pPr>
        <w:jc w:val="center"/>
      </w:pPr>
      <w:r>
        <w:t>Capstone Project</w:t>
      </w:r>
    </w:p>
    <w:p w14:paraId="157845F3" w14:textId="77777777" w:rsidR="00585D20" w:rsidRDefault="002E63C6" w:rsidP="00585D20">
      <w:pPr>
        <w:jc w:val="center"/>
      </w:pPr>
      <w:r>
        <w:t>Lewis Parnell</w:t>
      </w:r>
    </w:p>
    <w:p w14:paraId="2F9BA988" w14:textId="69E30E59" w:rsidR="00585D20" w:rsidRDefault="00585D20" w:rsidP="00585D20">
      <w:pPr>
        <w:jc w:val="center"/>
      </w:pPr>
      <w:r>
        <w:t xml:space="preserve">Student ID: </w:t>
      </w:r>
      <w:r w:rsidRPr="00585D20">
        <w:t>011651581</w:t>
      </w:r>
    </w:p>
    <w:p w14:paraId="19815201" w14:textId="447A5B3F" w:rsidR="002E63C6" w:rsidRDefault="00585D20" w:rsidP="00585D20">
      <w:pPr>
        <w:jc w:val="center"/>
      </w:pPr>
      <w:r>
        <w:t>2025-10-21</w:t>
      </w:r>
      <w:r w:rsidR="002E63C6">
        <w:br w:type="page"/>
      </w:r>
    </w:p>
    <w:p w14:paraId="08BD8A00" w14:textId="77777777" w:rsidR="002E63C6" w:rsidRDefault="002E63C6">
      <w:pPr>
        <w:rPr>
          <w:rFonts w:asciiTheme="majorHAnsi" w:eastAsiaTheme="majorEastAsia" w:hAnsiTheme="majorHAnsi" w:cstheme="majorBidi"/>
          <w:color w:val="0F4761" w:themeColor="accent1" w:themeShade="BF"/>
          <w:sz w:val="40"/>
          <w:szCs w:val="40"/>
        </w:rPr>
      </w:pPr>
    </w:p>
    <w:sdt>
      <w:sdtPr>
        <w:rPr>
          <w:rFonts w:asciiTheme="minorHAnsi" w:eastAsiaTheme="minorEastAsia" w:hAnsiTheme="minorHAnsi" w:cstheme="minorBidi"/>
          <w:color w:val="auto"/>
          <w:kern w:val="2"/>
          <w:sz w:val="24"/>
          <w:szCs w:val="24"/>
          <w:lang w:eastAsia="zh-CN"/>
          <w14:ligatures w14:val="standardContextual"/>
        </w:rPr>
        <w:id w:val="1188406754"/>
        <w:docPartObj>
          <w:docPartGallery w:val="Table of Contents"/>
          <w:docPartUnique/>
        </w:docPartObj>
      </w:sdtPr>
      <w:sdtEndPr>
        <w:rPr>
          <w:b/>
          <w:bCs/>
          <w:noProof/>
        </w:rPr>
      </w:sdtEndPr>
      <w:sdtContent>
        <w:p w14:paraId="27614AD0" w14:textId="77777777" w:rsidR="002E63C6" w:rsidRDefault="002E63C6" w:rsidP="002E63C6">
          <w:pPr>
            <w:pStyle w:val="TOCHeading"/>
          </w:pPr>
          <w:r>
            <w:t>Table of Contents</w:t>
          </w:r>
        </w:p>
        <w:p w14:paraId="6006284A" w14:textId="13D10AE3" w:rsidR="00585D20" w:rsidRDefault="002E63C6">
          <w:pPr>
            <w:pStyle w:val="TOC1"/>
            <w:tabs>
              <w:tab w:val="right" w:leader="dot" w:pos="9350"/>
            </w:tabs>
            <w:rPr>
              <w:noProof/>
            </w:rPr>
          </w:pPr>
          <w:r>
            <w:fldChar w:fldCharType="begin"/>
          </w:r>
          <w:r>
            <w:instrText xml:space="preserve"> TOC \o "1-3" \h \z \u </w:instrText>
          </w:r>
          <w:r>
            <w:fldChar w:fldCharType="separate"/>
          </w:r>
          <w:hyperlink w:anchor="_Toc211933066" w:history="1">
            <w:r w:rsidR="00585D20" w:rsidRPr="00EF19FE">
              <w:rPr>
                <w:rStyle w:val="Hyperlink"/>
                <w:noProof/>
              </w:rPr>
              <w:t>Part A: Letter of Transmittal</w:t>
            </w:r>
            <w:r w:rsidR="00585D20">
              <w:rPr>
                <w:noProof/>
                <w:webHidden/>
              </w:rPr>
              <w:tab/>
            </w:r>
            <w:r w:rsidR="00585D20">
              <w:rPr>
                <w:noProof/>
                <w:webHidden/>
              </w:rPr>
              <w:fldChar w:fldCharType="begin"/>
            </w:r>
            <w:r w:rsidR="00585D20">
              <w:rPr>
                <w:noProof/>
                <w:webHidden/>
              </w:rPr>
              <w:instrText xml:space="preserve"> PAGEREF _Toc211933066 \h </w:instrText>
            </w:r>
            <w:r w:rsidR="00585D20">
              <w:rPr>
                <w:noProof/>
                <w:webHidden/>
              </w:rPr>
            </w:r>
            <w:r w:rsidR="00585D20">
              <w:rPr>
                <w:noProof/>
                <w:webHidden/>
              </w:rPr>
              <w:fldChar w:fldCharType="separate"/>
            </w:r>
            <w:r w:rsidR="00585D20">
              <w:rPr>
                <w:noProof/>
                <w:webHidden/>
              </w:rPr>
              <w:t>4</w:t>
            </w:r>
            <w:r w:rsidR="00585D20">
              <w:rPr>
                <w:noProof/>
                <w:webHidden/>
              </w:rPr>
              <w:fldChar w:fldCharType="end"/>
            </w:r>
          </w:hyperlink>
        </w:p>
        <w:p w14:paraId="674478F2" w14:textId="46294974" w:rsidR="00585D20" w:rsidRDefault="00585D20">
          <w:pPr>
            <w:pStyle w:val="TOC1"/>
            <w:tabs>
              <w:tab w:val="right" w:leader="dot" w:pos="9350"/>
            </w:tabs>
            <w:rPr>
              <w:noProof/>
            </w:rPr>
          </w:pPr>
          <w:hyperlink w:anchor="_Toc211933067" w:history="1">
            <w:r w:rsidRPr="00EF19FE">
              <w:rPr>
                <w:rStyle w:val="Hyperlink"/>
                <w:noProof/>
              </w:rPr>
              <w:t>Part B: Project Proposal Plan</w:t>
            </w:r>
            <w:r>
              <w:rPr>
                <w:noProof/>
                <w:webHidden/>
              </w:rPr>
              <w:tab/>
            </w:r>
            <w:r>
              <w:rPr>
                <w:noProof/>
                <w:webHidden/>
              </w:rPr>
              <w:fldChar w:fldCharType="begin"/>
            </w:r>
            <w:r>
              <w:rPr>
                <w:noProof/>
                <w:webHidden/>
              </w:rPr>
              <w:instrText xml:space="preserve"> PAGEREF _Toc211933067 \h </w:instrText>
            </w:r>
            <w:r>
              <w:rPr>
                <w:noProof/>
                <w:webHidden/>
              </w:rPr>
            </w:r>
            <w:r>
              <w:rPr>
                <w:noProof/>
                <w:webHidden/>
              </w:rPr>
              <w:fldChar w:fldCharType="separate"/>
            </w:r>
            <w:r>
              <w:rPr>
                <w:noProof/>
                <w:webHidden/>
              </w:rPr>
              <w:t>6</w:t>
            </w:r>
            <w:r>
              <w:rPr>
                <w:noProof/>
                <w:webHidden/>
              </w:rPr>
              <w:fldChar w:fldCharType="end"/>
            </w:r>
          </w:hyperlink>
        </w:p>
        <w:p w14:paraId="48E0C27E" w14:textId="78D21F47" w:rsidR="00585D20" w:rsidRDefault="00585D20">
          <w:pPr>
            <w:pStyle w:val="TOC2"/>
            <w:tabs>
              <w:tab w:val="right" w:leader="dot" w:pos="9350"/>
            </w:tabs>
            <w:rPr>
              <w:noProof/>
            </w:rPr>
          </w:pPr>
          <w:hyperlink w:anchor="_Toc211933068" w:history="1">
            <w:r w:rsidRPr="00EF19FE">
              <w:rPr>
                <w:rStyle w:val="Hyperlink"/>
                <w:noProof/>
              </w:rPr>
              <w:t>Project Summary</w:t>
            </w:r>
            <w:r>
              <w:rPr>
                <w:noProof/>
                <w:webHidden/>
              </w:rPr>
              <w:tab/>
            </w:r>
            <w:r>
              <w:rPr>
                <w:noProof/>
                <w:webHidden/>
              </w:rPr>
              <w:fldChar w:fldCharType="begin"/>
            </w:r>
            <w:r>
              <w:rPr>
                <w:noProof/>
                <w:webHidden/>
              </w:rPr>
              <w:instrText xml:space="preserve"> PAGEREF _Toc211933068 \h </w:instrText>
            </w:r>
            <w:r>
              <w:rPr>
                <w:noProof/>
                <w:webHidden/>
              </w:rPr>
            </w:r>
            <w:r>
              <w:rPr>
                <w:noProof/>
                <w:webHidden/>
              </w:rPr>
              <w:fldChar w:fldCharType="separate"/>
            </w:r>
            <w:r>
              <w:rPr>
                <w:noProof/>
                <w:webHidden/>
              </w:rPr>
              <w:t>6</w:t>
            </w:r>
            <w:r>
              <w:rPr>
                <w:noProof/>
                <w:webHidden/>
              </w:rPr>
              <w:fldChar w:fldCharType="end"/>
            </w:r>
          </w:hyperlink>
        </w:p>
        <w:p w14:paraId="719228CC" w14:textId="11B94EE7" w:rsidR="00585D20" w:rsidRDefault="00585D20">
          <w:pPr>
            <w:pStyle w:val="TOC3"/>
            <w:tabs>
              <w:tab w:val="right" w:leader="dot" w:pos="9350"/>
            </w:tabs>
            <w:rPr>
              <w:noProof/>
            </w:rPr>
          </w:pPr>
          <w:hyperlink w:anchor="_Toc211933069" w:history="1">
            <w:r w:rsidRPr="00EF19FE">
              <w:rPr>
                <w:rStyle w:val="Hyperlink"/>
                <w:noProof/>
              </w:rPr>
              <w:t>Problem Description</w:t>
            </w:r>
            <w:r>
              <w:rPr>
                <w:noProof/>
                <w:webHidden/>
              </w:rPr>
              <w:tab/>
            </w:r>
            <w:r>
              <w:rPr>
                <w:noProof/>
                <w:webHidden/>
              </w:rPr>
              <w:fldChar w:fldCharType="begin"/>
            </w:r>
            <w:r>
              <w:rPr>
                <w:noProof/>
                <w:webHidden/>
              </w:rPr>
              <w:instrText xml:space="preserve"> PAGEREF _Toc211933069 \h </w:instrText>
            </w:r>
            <w:r>
              <w:rPr>
                <w:noProof/>
                <w:webHidden/>
              </w:rPr>
            </w:r>
            <w:r>
              <w:rPr>
                <w:noProof/>
                <w:webHidden/>
              </w:rPr>
              <w:fldChar w:fldCharType="separate"/>
            </w:r>
            <w:r>
              <w:rPr>
                <w:noProof/>
                <w:webHidden/>
              </w:rPr>
              <w:t>6</w:t>
            </w:r>
            <w:r>
              <w:rPr>
                <w:noProof/>
                <w:webHidden/>
              </w:rPr>
              <w:fldChar w:fldCharType="end"/>
            </w:r>
          </w:hyperlink>
        </w:p>
        <w:p w14:paraId="0F340FD3" w14:textId="70299409" w:rsidR="00585D20" w:rsidRDefault="00585D20">
          <w:pPr>
            <w:pStyle w:val="TOC3"/>
            <w:tabs>
              <w:tab w:val="right" w:leader="dot" w:pos="9350"/>
            </w:tabs>
            <w:rPr>
              <w:noProof/>
            </w:rPr>
          </w:pPr>
          <w:hyperlink w:anchor="_Toc211933070" w:history="1">
            <w:r w:rsidRPr="00EF19FE">
              <w:rPr>
                <w:rStyle w:val="Hyperlink"/>
                <w:noProof/>
              </w:rPr>
              <w:t>Client and their Requirements</w:t>
            </w:r>
            <w:r>
              <w:rPr>
                <w:noProof/>
                <w:webHidden/>
              </w:rPr>
              <w:tab/>
            </w:r>
            <w:r>
              <w:rPr>
                <w:noProof/>
                <w:webHidden/>
              </w:rPr>
              <w:fldChar w:fldCharType="begin"/>
            </w:r>
            <w:r>
              <w:rPr>
                <w:noProof/>
                <w:webHidden/>
              </w:rPr>
              <w:instrText xml:space="preserve"> PAGEREF _Toc211933070 \h </w:instrText>
            </w:r>
            <w:r>
              <w:rPr>
                <w:noProof/>
                <w:webHidden/>
              </w:rPr>
            </w:r>
            <w:r>
              <w:rPr>
                <w:noProof/>
                <w:webHidden/>
              </w:rPr>
              <w:fldChar w:fldCharType="separate"/>
            </w:r>
            <w:r>
              <w:rPr>
                <w:noProof/>
                <w:webHidden/>
              </w:rPr>
              <w:t>6</w:t>
            </w:r>
            <w:r>
              <w:rPr>
                <w:noProof/>
                <w:webHidden/>
              </w:rPr>
              <w:fldChar w:fldCharType="end"/>
            </w:r>
          </w:hyperlink>
        </w:p>
        <w:p w14:paraId="5B4FD2EA" w14:textId="3F775C80" w:rsidR="00585D20" w:rsidRDefault="00585D20">
          <w:pPr>
            <w:pStyle w:val="TOC3"/>
            <w:tabs>
              <w:tab w:val="right" w:leader="dot" w:pos="9350"/>
            </w:tabs>
            <w:rPr>
              <w:noProof/>
            </w:rPr>
          </w:pPr>
          <w:hyperlink w:anchor="_Toc211933071" w:history="1">
            <w:r w:rsidRPr="00EF19FE">
              <w:rPr>
                <w:rStyle w:val="Hyperlink"/>
                <w:noProof/>
              </w:rPr>
              <w:t>Deliverables</w:t>
            </w:r>
            <w:r>
              <w:rPr>
                <w:noProof/>
                <w:webHidden/>
              </w:rPr>
              <w:tab/>
            </w:r>
            <w:r>
              <w:rPr>
                <w:noProof/>
                <w:webHidden/>
              </w:rPr>
              <w:fldChar w:fldCharType="begin"/>
            </w:r>
            <w:r>
              <w:rPr>
                <w:noProof/>
                <w:webHidden/>
              </w:rPr>
              <w:instrText xml:space="preserve"> PAGEREF _Toc211933071 \h </w:instrText>
            </w:r>
            <w:r>
              <w:rPr>
                <w:noProof/>
                <w:webHidden/>
              </w:rPr>
            </w:r>
            <w:r>
              <w:rPr>
                <w:noProof/>
                <w:webHidden/>
              </w:rPr>
              <w:fldChar w:fldCharType="separate"/>
            </w:r>
            <w:r>
              <w:rPr>
                <w:noProof/>
                <w:webHidden/>
              </w:rPr>
              <w:t>6</w:t>
            </w:r>
            <w:r>
              <w:rPr>
                <w:noProof/>
                <w:webHidden/>
              </w:rPr>
              <w:fldChar w:fldCharType="end"/>
            </w:r>
          </w:hyperlink>
        </w:p>
        <w:p w14:paraId="205B3CDE" w14:textId="4DE0A72A" w:rsidR="00585D20" w:rsidRDefault="00585D20">
          <w:pPr>
            <w:pStyle w:val="TOC3"/>
            <w:tabs>
              <w:tab w:val="right" w:leader="dot" w:pos="9350"/>
            </w:tabs>
            <w:rPr>
              <w:noProof/>
            </w:rPr>
          </w:pPr>
          <w:hyperlink w:anchor="_Toc211933072" w:history="1">
            <w:r w:rsidRPr="00EF19FE">
              <w:rPr>
                <w:rStyle w:val="Hyperlink"/>
                <w:noProof/>
              </w:rPr>
              <w:t>Benefits to Client</w:t>
            </w:r>
            <w:r>
              <w:rPr>
                <w:noProof/>
                <w:webHidden/>
              </w:rPr>
              <w:tab/>
            </w:r>
            <w:r>
              <w:rPr>
                <w:noProof/>
                <w:webHidden/>
              </w:rPr>
              <w:fldChar w:fldCharType="begin"/>
            </w:r>
            <w:r>
              <w:rPr>
                <w:noProof/>
                <w:webHidden/>
              </w:rPr>
              <w:instrText xml:space="preserve"> PAGEREF _Toc211933072 \h </w:instrText>
            </w:r>
            <w:r>
              <w:rPr>
                <w:noProof/>
                <w:webHidden/>
              </w:rPr>
            </w:r>
            <w:r>
              <w:rPr>
                <w:noProof/>
                <w:webHidden/>
              </w:rPr>
              <w:fldChar w:fldCharType="separate"/>
            </w:r>
            <w:r>
              <w:rPr>
                <w:noProof/>
                <w:webHidden/>
              </w:rPr>
              <w:t>6</w:t>
            </w:r>
            <w:r>
              <w:rPr>
                <w:noProof/>
                <w:webHidden/>
              </w:rPr>
              <w:fldChar w:fldCharType="end"/>
            </w:r>
          </w:hyperlink>
        </w:p>
        <w:p w14:paraId="673ACCAA" w14:textId="654D5CEE" w:rsidR="00585D20" w:rsidRDefault="00585D20">
          <w:pPr>
            <w:pStyle w:val="TOC2"/>
            <w:tabs>
              <w:tab w:val="right" w:leader="dot" w:pos="9350"/>
            </w:tabs>
            <w:rPr>
              <w:noProof/>
            </w:rPr>
          </w:pPr>
          <w:hyperlink w:anchor="_Toc211933073" w:history="1">
            <w:r w:rsidRPr="00EF19FE">
              <w:rPr>
                <w:rStyle w:val="Hyperlink"/>
                <w:noProof/>
              </w:rPr>
              <w:t>Data Summary</w:t>
            </w:r>
            <w:r>
              <w:rPr>
                <w:noProof/>
                <w:webHidden/>
              </w:rPr>
              <w:tab/>
            </w:r>
            <w:r>
              <w:rPr>
                <w:noProof/>
                <w:webHidden/>
              </w:rPr>
              <w:fldChar w:fldCharType="begin"/>
            </w:r>
            <w:r>
              <w:rPr>
                <w:noProof/>
                <w:webHidden/>
              </w:rPr>
              <w:instrText xml:space="preserve"> PAGEREF _Toc211933073 \h </w:instrText>
            </w:r>
            <w:r>
              <w:rPr>
                <w:noProof/>
                <w:webHidden/>
              </w:rPr>
            </w:r>
            <w:r>
              <w:rPr>
                <w:noProof/>
                <w:webHidden/>
              </w:rPr>
              <w:fldChar w:fldCharType="separate"/>
            </w:r>
            <w:r>
              <w:rPr>
                <w:noProof/>
                <w:webHidden/>
              </w:rPr>
              <w:t>6</w:t>
            </w:r>
            <w:r>
              <w:rPr>
                <w:noProof/>
                <w:webHidden/>
              </w:rPr>
              <w:fldChar w:fldCharType="end"/>
            </w:r>
          </w:hyperlink>
        </w:p>
        <w:p w14:paraId="55CA828D" w14:textId="7B4F9C40" w:rsidR="00585D20" w:rsidRDefault="00585D20">
          <w:pPr>
            <w:pStyle w:val="TOC3"/>
            <w:tabs>
              <w:tab w:val="right" w:leader="dot" w:pos="9350"/>
            </w:tabs>
            <w:rPr>
              <w:noProof/>
            </w:rPr>
          </w:pPr>
          <w:hyperlink w:anchor="_Toc211933074" w:history="1">
            <w:r w:rsidRPr="00EF19FE">
              <w:rPr>
                <w:rStyle w:val="Hyperlink"/>
                <w:noProof/>
              </w:rPr>
              <w:t>Data Source</w:t>
            </w:r>
            <w:r>
              <w:rPr>
                <w:noProof/>
                <w:webHidden/>
              </w:rPr>
              <w:tab/>
            </w:r>
            <w:r>
              <w:rPr>
                <w:noProof/>
                <w:webHidden/>
              </w:rPr>
              <w:fldChar w:fldCharType="begin"/>
            </w:r>
            <w:r>
              <w:rPr>
                <w:noProof/>
                <w:webHidden/>
              </w:rPr>
              <w:instrText xml:space="preserve"> PAGEREF _Toc211933074 \h </w:instrText>
            </w:r>
            <w:r>
              <w:rPr>
                <w:noProof/>
                <w:webHidden/>
              </w:rPr>
            </w:r>
            <w:r>
              <w:rPr>
                <w:noProof/>
                <w:webHidden/>
              </w:rPr>
              <w:fldChar w:fldCharType="separate"/>
            </w:r>
            <w:r>
              <w:rPr>
                <w:noProof/>
                <w:webHidden/>
              </w:rPr>
              <w:t>6</w:t>
            </w:r>
            <w:r>
              <w:rPr>
                <w:noProof/>
                <w:webHidden/>
              </w:rPr>
              <w:fldChar w:fldCharType="end"/>
            </w:r>
          </w:hyperlink>
        </w:p>
        <w:p w14:paraId="54FF5189" w14:textId="49985D3C" w:rsidR="00585D20" w:rsidRDefault="00585D20">
          <w:pPr>
            <w:pStyle w:val="TOC3"/>
            <w:tabs>
              <w:tab w:val="right" w:leader="dot" w:pos="9350"/>
            </w:tabs>
            <w:rPr>
              <w:noProof/>
            </w:rPr>
          </w:pPr>
          <w:hyperlink w:anchor="_Toc211933075" w:history="1">
            <w:r w:rsidRPr="00EF19FE">
              <w:rPr>
                <w:rStyle w:val="Hyperlink"/>
                <w:noProof/>
              </w:rPr>
              <w:t>Data Processing and Management</w:t>
            </w:r>
            <w:r>
              <w:rPr>
                <w:noProof/>
                <w:webHidden/>
              </w:rPr>
              <w:tab/>
            </w:r>
            <w:r>
              <w:rPr>
                <w:noProof/>
                <w:webHidden/>
              </w:rPr>
              <w:fldChar w:fldCharType="begin"/>
            </w:r>
            <w:r>
              <w:rPr>
                <w:noProof/>
                <w:webHidden/>
              </w:rPr>
              <w:instrText xml:space="preserve"> PAGEREF _Toc211933075 \h </w:instrText>
            </w:r>
            <w:r>
              <w:rPr>
                <w:noProof/>
                <w:webHidden/>
              </w:rPr>
            </w:r>
            <w:r>
              <w:rPr>
                <w:noProof/>
                <w:webHidden/>
              </w:rPr>
              <w:fldChar w:fldCharType="separate"/>
            </w:r>
            <w:r>
              <w:rPr>
                <w:noProof/>
                <w:webHidden/>
              </w:rPr>
              <w:t>6</w:t>
            </w:r>
            <w:r>
              <w:rPr>
                <w:noProof/>
                <w:webHidden/>
              </w:rPr>
              <w:fldChar w:fldCharType="end"/>
            </w:r>
          </w:hyperlink>
        </w:p>
        <w:p w14:paraId="61E7C757" w14:textId="569C1228" w:rsidR="00585D20" w:rsidRDefault="00585D20">
          <w:pPr>
            <w:pStyle w:val="TOC3"/>
            <w:tabs>
              <w:tab w:val="right" w:leader="dot" w:pos="9350"/>
            </w:tabs>
            <w:rPr>
              <w:noProof/>
            </w:rPr>
          </w:pPr>
          <w:hyperlink w:anchor="_Toc211933076" w:history="1">
            <w:r w:rsidRPr="00EF19FE">
              <w:rPr>
                <w:rStyle w:val="Hyperlink"/>
                <w:noProof/>
              </w:rPr>
              <w:t>Relevance of Data</w:t>
            </w:r>
            <w:r>
              <w:rPr>
                <w:noProof/>
                <w:webHidden/>
              </w:rPr>
              <w:tab/>
            </w:r>
            <w:r>
              <w:rPr>
                <w:noProof/>
                <w:webHidden/>
              </w:rPr>
              <w:fldChar w:fldCharType="begin"/>
            </w:r>
            <w:r>
              <w:rPr>
                <w:noProof/>
                <w:webHidden/>
              </w:rPr>
              <w:instrText xml:space="preserve"> PAGEREF _Toc211933076 \h </w:instrText>
            </w:r>
            <w:r>
              <w:rPr>
                <w:noProof/>
                <w:webHidden/>
              </w:rPr>
            </w:r>
            <w:r>
              <w:rPr>
                <w:noProof/>
                <w:webHidden/>
              </w:rPr>
              <w:fldChar w:fldCharType="separate"/>
            </w:r>
            <w:r>
              <w:rPr>
                <w:noProof/>
                <w:webHidden/>
              </w:rPr>
              <w:t>7</w:t>
            </w:r>
            <w:r>
              <w:rPr>
                <w:noProof/>
                <w:webHidden/>
              </w:rPr>
              <w:fldChar w:fldCharType="end"/>
            </w:r>
          </w:hyperlink>
        </w:p>
        <w:p w14:paraId="13D734E4" w14:textId="64D1E871" w:rsidR="00585D20" w:rsidRDefault="00585D20">
          <w:pPr>
            <w:pStyle w:val="TOC3"/>
            <w:tabs>
              <w:tab w:val="right" w:leader="dot" w:pos="9350"/>
            </w:tabs>
            <w:rPr>
              <w:noProof/>
            </w:rPr>
          </w:pPr>
          <w:hyperlink w:anchor="_Toc211933077" w:history="1">
            <w:r w:rsidRPr="00EF19FE">
              <w:rPr>
                <w:rStyle w:val="Hyperlink"/>
                <w:noProof/>
              </w:rPr>
              <w:t>Legal and Ethical Concerns</w:t>
            </w:r>
            <w:r>
              <w:rPr>
                <w:noProof/>
                <w:webHidden/>
              </w:rPr>
              <w:tab/>
            </w:r>
            <w:r>
              <w:rPr>
                <w:noProof/>
                <w:webHidden/>
              </w:rPr>
              <w:fldChar w:fldCharType="begin"/>
            </w:r>
            <w:r>
              <w:rPr>
                <w:noProof/>
                <w:webHidden/>
              </w:rPr>
              <w:instrText xml:space="preserve"> PAGEREF _Toc211933077 \h </w:instrText>
            </w:r>
            <w:r>
              <w:rPr>
                <w:noProof/>
                <w:webHidden/>
              </w:rPr>
            </w:r>
            <w:r>
              <w:rPr>
                <w:noProof/>
                <w:webHidden/>
              </w:rPr>
              <w:fldChar w:fldCharType="separate"/>
            </w:r>
            <w:r>
              <w:rPr>
                <w:noProof/>
                <w:webHidden/>
              </w:rPr>
              <w:t>7</w:t>
            </w:r>
            <w:r>
              <w:rPr>
                <w:noProof/>
                <w:webHidden/>
              </w:rPr>
              <w:fldChar w:fldCharType="end"/>
            </w:r>
          </w:hyperlink>
        </w:p>
        <w:p w14:paraId="4214D1F7" w14:textId="1AF2BF0D" w:rsidR="00585D20" w:rsidRDefault="00585D20">
          <w:pPr>
            <w:pStyle w:val="TOC2"/>
            <w:tabs>
              <w:tab w:val="right" w:leader="dot" w:pos="9350"/>
            </w:tabs>
            <w:rPr>
              <w:noProof/>
            </w:rPr>
          </w:pPr>
          <w:hyperlink w:anchor="_Toc211933078" w:history="1">
            <w:r w:rsidRPr="00EF19FE">
              <w:rPr>
                <w:rStyle w:val="Hyperlink"/>
                <w:noProof/>
              </w:rPr>
              <w:t>Implementation</w:t>
            </w:r>
            <w:r>
              <w:rPr>
                <w:noProof/>
                <w:webHidden/>
              </w:rPr>
              <w:tab/>
            </w:r>
            <w:r>
              <w:rPr>
                <w:noProof/>
                <w:webHidden/>
              </w:rPr>
              <w:fldChar w:fldCharType="begin"/>
            </w:r>
            <w:r>
              <w:rPr>
                <w:noProof/>
                <w:webHidden/>
              </w:rPr>
              <w:instrText xml:space="preserve"> PAGEREF _Toc211933078 \h </w:instrText>
            </w:r>
            <w:r>
              <w:rPr>
                <w:noProof/>
                <w:webHidden/>
              </w:rPr>
            </w:r>
            <w:r>
              <w:rPr>
                <w:noProof/>
                <w:webHidden/>
              </w:rPr>
              <w:fldChar w:fldCharType="separate"/>
            </w:r>
            <w:r>
              <w:rPr>
                <w:noProof/>
                <w:webHidden/>
              </w:rPr>
              <w:t>7</w:t>
            </w:r>
            <w:r>
              <w:rPr>
                <w:noProof/>
                <w:webHidden/>
              </w:rPr>
              <w:fldChar w:fldCharType="end"/>
            </w:r>
          </w:hyperlink>
        </w:p>
        <w:p w14:paraId="33C7C0FB" w14:textId="01574525" w:rsidR="00585D20" w:rsidRDefault="00585D20">
          <w:pPr>
            <w:pStyle w:val="TOC2"/>
            <w:tabs>
              <w:tab w:val="right" w:leader="dot" w:pos="9350"/>
            </w:tabs>
            <w:rPr>
              <w:noProof/>
            </w:rPr>
          </w:pPr>
          <w:hyperlink w:anchor="_Toc211933079" w:history="1">
            <w:r w:rsidRPr="00EF19FE">
              <w:rPr>
                <w:rStyle w:val="Hyperlink"/>
                <w:noProof/>
              </w:rPr>
              <w:t>Timeline</w:t>
            </w:r>
            <w:r>
              <w:rPr>
                <w:noProof/>
                <w:webHidden/>
              </w:rPr>
              <w:tab/>
            </w:r>
            <w:r>
              <w:rPr>
                <w:noProof/>
                <w:webHidden/>
              </w:rPr>
              <w:fldChar w:fldCharType="begin"/>
            </w:r>
            <w:r>
              <w:rPr>
                <w:noProof/>
                <w:webHidden/>
              </w:rPr>
              <w:instrText xml:space="preserve"> PAGEREF _Toc211933079 \h </w:instrText>
            </w:r>
            <w:r>
              <w:rPr>
                <w:noProof/>
                <w:webHidden/>
              </w:rPr>
            </w:r>
            <w:r>
              <w:rPr>
                <w:noProof/>
                <w:webHidden/>
              </w:rPr>
              <w:fldChar w:fldCharType="separate"/>
            </w:r>
            <w:r>
              <w:rPr>
                <w:noProof/>
                <w:webHidden/>
              </w:rPr>
              <w:t>8</w:t>
            </w:r>
            <w:r>
              <w:rPr>
                <w:noProof/>
                <w:webHidden/>
              </w:rPr>
              <w:fldChar w:fldCharType="end"/>
            </w:r>
          </w:hyperlink>
        </w:p>
        <w:p w14:paraId="11432545" w14:textId="1CF9365B" w:rsidR="00585D20" w:rsidRDefault="00585D20">
          <w:pPr>
            <w:pStyle w:val="TOC2"/>
            <w:tabs>
              <w:tab w:val="right" w:leader="dot" w:pos="9350"/>
            </w:tabs>
            <w:rPr>
              <w:noProof/>
            </w:rPr>
          </w:pPr>
          <w:hyperlink w:anchor="_Toc211933080" w:history="1">
            <w:r w:rsidRPr="00EF19FE">
              <w:rPr>
                <w:rStyle w:val="Hyperlink"/>
                <w:noProof/>
              </w:rPr>
              <w:t>Evaluation Plan</w:t>
            </w:r>
            <w:r>
              <w:rPr>
                <w:noProof/>
                <w:webHidden/>
              </w:rPr>
              <w:tab/>
            </w:r>
            <w:r>
              <w:rPr>
                <w:noProof/>
                <w:webHidden/>
              </w:rPr>
              <w:fldChar w:fldCharType="begin"/>
            </w:r>
            <w:r>
              <w:rPr>
                <w:noProof/>
                <w:webHidden/>
              </w:rPr>
              <w:instrText xml:space="preserve"> PAGEREF _Toc211933080 \h </w:instrText>
            </w:r>
            <w:r>
              <w:rPr>
                <w:noProof/>
                <w:webHidden/>
              </w:rPr>
            </w:r>
            <w:r>
              <w:rPr>
                <w:noProof/>
                <w:webHidden/>
              </w:rPr>
              <w:fldChar w:fldCharType="separate"/>
            </w:r>
            <w:r>
              <w:rPr>
                <w:noProof/>
                <w:webHidden/>
              </w:rPr>
              <w:t>8</w:t>
            </w:r>
            <w:r>
              <w:rPr>
                <w:noProof/>
                <w:webHidden/>
              </w:rPr>
              <w:fldChar w:fldCharType="end"/>
            </w:r>
          </w:hyperlink>
        </w:p>
        <w:p w14:paraId="57F97180" w14:textId="663A6842" w:rsidR="00585D20" w:rsidRDefault="00585D20">
          <w:pPr>
            <w:pStyle w:val="TOC2"/>
            <w:tabs>
              <w:tab w:val="right" w:leader="dot" w:pos="9350"/>
            </w:tabs>
            <w:rPr>
              <w:noProof/>
            </w:rPr>
          </w:pPr>
          <w:hyperlink w:anchor="_Toc211933081" w:history="1">
            <w:r w:rsidRPr="00EF19FE">
              <w:rPr>
                <w:rStyle w:val="Hyperlink"/>
                <w:noProof/>
              </w:rPr>
              <w:t>Costs</w:t>
            </w:r>
            <w:r>
              <w:rPr>
                <w:noProof/>
                <w:webHidden/>
              </w:rPr>
              <w:tab/>
            </w:r>
            <w:r>
              <w:rPr>
                <w:noProof/>
                <w:webHidden/>
              </w:rPr>
              <w:fldChar w:fldCharType="begin"/>
            </w:r>
            <w:r>
              <w:rPr>
                <w:noProof/>
                <w:webHidden/>
              </w:rPr>
              <w:instrText xml:space="preserve"> PAGEREF _Toc211933081 \h </w:instrText>
            </w:r>
            <w:r>
              <w:rPr>
                <w:noProof/>
                <w:webHidden/>
              </w:rPr>
            </w:r>
            <w:r>
              <w:rPr>
                <w:noProof/>
                <w:webHidden/>
              </w:rPr>
              <w:fldChar w:fldCharType="separate"/>
            </w:r>
            <w:r>
              <w:rPr>
                <w:noProof/>
                <w:webHidden/>
              </w:rPr>
              <w:t>9</w:t>
            </w:r>
            <w:r>
              <w:rPr>
                <w:noProof/>
                <w:webHidden/>
              </w:rPr>
              <w:fldChar w:fldCharType="end"/>
            </w:r>
          </w:hyperlink>
        </w:p>
        <w:p w14:paraId="17842680" w14:textId="509A1C9C" w:rsidR="00585D20" w:rsidRDefault="00585D20">
          <w:pPr>
            <w:pStyle w:val="TOC1"/>
            <w:tabs>
              <w:tab w:val="right" w:leader="dot" w:pos="9350"/>
            </w:tabs>
            <w:rPr>
              <w:noProof/>
            </w:rPr>
          </w:pPr>
          <w:hyperlink w:anchor="_Toc211933082" w:history="1">
            <w:r w:rsidRPr="00EF19FE">
              <w:rPr>
                <w:rStyle w:val="Hyperlink"/>
                <w:noProof/>
              </w:rPr>
              <w:t>Part C: Application</w:t>
            </w:r>
            <w:r>
              <w:rPr>
                <w:noProof/>
                <w:webHidden/>
              </w:rPr>
              <w:tab/>
            </w:r>
            <w:r>
              <w:rPr>
                <w:noProof/>
                <w:webHidden/>
              </w:rPr>
              <w:fldChar w:fldCharType="begin"/>
            </w:r>
            <w:r>
              <w:rPr>
                <w:noProof/>
                <w:webHidden/>
              </w:rPr>
              <w:instrText xml:space="preserve"> PAGEREF _Toc211933082 \h </w:instrText>
            </w:r>
            <w:r>
              <w:rPr>
                <w:noProof/>
                <w:webHidden/>
              </w:rPr>
            </w:r>
            <w:r>
              <w:rPr>
                <w:noProof/>
                <w:webHidden/>
              </w:rPr>
              <w:fldChar w:fldCharType="separate"/>
            </w:r>
            <w:r>
              <w:rPr>
                <w:noProof/>
                <w:webHidden/>
              </w:rPr>
              <w:t>11</w:t>
            </w:r>
            <w:r>
              <w:rPr>
                <w:noProof/>
                <w:webHidden/>
              </w:rPr>
              <w:fldChar w:fldCharType="end"/>
            </w:r>
          </w:hyperlink>
        </w:p>
        <w:p w14:paraId="43C5BEA9" w14:textId="4A9A4C62" w:rsidR="00585D20" w:rsidRDefault="00585D20">
          <w:pPr>
            <w:pStyle w:val="TOC1"/>
            <w:tabs>
              <w:tab w:val="right" w:leader="dot" w:pos="9350"/>
            </w:tabs>
            <w:rPr>
              <w:noProof/>
            </w:rPr>
          </w:pPr>
          <w:hyperlink w:anchor="_Toc211933083" w:history="1">
            <w:r w:rsidRPr="00EF19FE">
              <w:rPr>
                <w:rStyle w:val="Hyperlink"/>
                <w:noProof/>
              </w:rPr>
              <w:t>Part D: Post-implementation Report</w:t>
            </w:r>
            <w:r>
              <w:rPr>
                <w:noProof/>
                <w:webHidden/>
              </w:rPr>
              <w:tab/>
            </w:r>
            <w:r>
              <w:rPr>
                <w:noProof/>
                <w:webHidden/>
              </w:rPr>
              <w:fldChar w:fldCharType="begin"/>
            </w:r>
            <w:r>
              <w:rPr>
                <w:noProof/>
                <w:webHidden/>
              </w:rPr>
              <w:instrText xml:space="preserve"> PAGEREF _Toc211933083 \h </w:instrText>
            </w:r>
            <w:r>
              <w:rPr>
                <w:noProof/>
                <w:webHidden/>
              </w:rPr>
            </w:r>
            <w:r>
              <w:rPr>
                <w:noProof/>
                <w:webHidden/>
              </w:rPr>
              <w:fldChar w:fldCharType="separate"/>
            </w:r>
            <w:r>
              <w:rPr>
                <w:noProof/>
                <w:webHidden/>
              </w:rPr>
              <w:t>12</w:t>
            </w:r>
            <w:r>
              <w:rPr>
                <w:noProof/>
                <w:webHidden/>
              </w:rPr>
              <w:fldChar w:fldCharType="end"/>
            </w:r>
          </w:hyperlink>
        </w:p>
        <w:p w14:paraId="14304226" w14:textId="3D03A2B9" w:rsidR="00585D20" w:rsidRDefault="00585D20">
          <w:pPr>
            <w:pStyle w:val="TOC2"/>
            <w:tabs>
              <w:tab w:val="right" w:leader="dot" w:pos="9350"/>
            </w:tabs>
            <w:rPr>
              <w:noProof/>
            </w:rPr>
          </w:pPr>
          <w:hyperlink w:anchor="_Toc211933084" w:history="1">
            <w:r w:rsidRPr="00EF19FE">
              <w:rPr>
                <w:rStyle w:val="Hyperlink"/>
                <w:noProof/>
              </w:rPr>
              <w:t>Solution Summary</w:t>
            </w:r>
            <w:r>
              <w:rPr>
                <w:noProof/>
                <w:webHidden/>
              </w:rPr>
              <w:tab/>
            </w:r>
            <w:r>
              <w:rPr>
                <w:noProof/>
                <w:webHidden/>
              </w:rPr>
              <w:fldChar w:fldCharType="begin"/>
            </w:r>
            <w:r>
              <w:rPr>
                <w:noProof/>
                <w:webHidden/>
              </w:rPr>
              <w:instrText xml:space="preserve"> PAGEREF _Toc211933084 \h </w:instrText>
            </w:r>
            <w:r>
              <w:rPr>
                <w:noProof/>
                <w:webHidden/>
              </w:rPr>
            </w:r>
            <w:r>
              <w:rPr>
                <w:noProof/>
                <w:webHidden/>
              </w:rPr>
              <w:fldChar w:fldCharType="separate"/>
            </w:r>
            <w:r>
              <w:rPr>
                <w:noProof/>
                <w:webHidden/>
              </w:rPr>
              <w:t>12</w:t>
            </w:r>
            <w:r>
              <w:rPr>
                <w:noProof/>
                <w:webHidden/>
              </w:rPr>
              <w:fldChar w:fldCharType="end"/>
            </w:r>
          </w:hyperlink>
        </w:p>
        <w:p w14:paraId="1A665CBC" w14:textId="705A9653" w:rsidR="00585D20" w:rsidRDefault="00585D20">
          <w:pPr>
            <w:pStyle w:val="TOC2"/>
            <w:tabs>
              <w:tab w:val="right" w:leader="dot" w:pos="9350"/>
            </w:tabs>
            <w:rPr>
              <w:noProof/>
            </w:rPr>
          </w:pPr>
          <w:hyperlink w:anchor="_Toc211933085" w:history="1">
            <w:r w:rsidRPr="00EF19FE">
              <w:rPr>
                <w:rStyle w:val="Hyperlink"/>
                <w:noProof/>
              </w:rPr>
              <w:t>Data Summary</w:t>
            </w:r>
            <w:r>
              <w:rPr>
                <w:noProof/>
                <w:webHidden/>
              </w:rPr>
              <w:tab/>
            </w:r>
            <w:r>
              <w:rPr>
                <w:noProof/>
                <w:webHidden/>
              </w:rPr>
              <w:fldChar w:fldCharType="begin"/>
            </w:r>
            <w:r>
              <w:rPr>
                <w:noProof/>
                <w:webHidden/>
              </w:rPr>
              <w:instrText xml:space="preserve"> PAGEREF _Toc211933085 \h </w:instrText>
            </w:r>
            <w:r>
              <w:rPr>
                <w:noProof/>
                <w:webHidden/>
              </w:rPr>
            </w:r>
            <w:r>
              <w:rPr>
                <w:noProof/>
                <w:webHidden/>
              </w:rPr>
              <w:fldChar w:fldCharType="separate"/>
            </w:r>
            <w:r>
              <w:rPr>
                <w:noProof/>
                <w:webHidden/>
              </w:rPr>
              <w:t>12</w:t>
            </w:r>
            <w:r>
              <w:rPr>
                <w:noProof/>
                <w:webHidden/>
              </w:rPr>
              <w:fldChar w:fldCharType="end"/>
            </w:r>
          </w:hyperlink>
        </w:p>
        <w:p w14:paraId="64006339" w14:textId="3BBEEBD7" w:rsidR="00585D20" w:rsidRDefault="00585D20">
          <w:pPr>
            <w:pStyle w:val="TOC2"/>
            <w:tabs>
              <w:tab w:val="right" w:leader="dot" w:pos="9350"/>
            </w:tabs>
            <w:rPr>
              <w:noProof/>
            </w:rPr>
          </w:pPr>
          <w:hyperlink w:anchor="_Toc211933086" w:history="1">
            <w:r w:rsidRPr="00EF19FE">
              <w:rPr>
                <w:rStyle w:val="Hyperlink"/>
                <w:noProof/>
              </w:rPr>
              <w:t>Machine Learning</w:t>
            </w:r>
            <w:r>
              <w:rPr>
                <w:noProof/>
                <w:webHidden/>
              </w:rPr>
              <w:tab/>
            </w:r>
            <w:r>
              <w:rPr>
                <w:noProof/>
                <w:webHidden/>
              </w:rPr>
              <w:fldChar w:fldCharType="begin"/>
            </w:r>
            <w:r>
              <w:rPr>
                <w:noProof/>
                <w:webHidden/>
              </w:rPr>
              <w:instrText xml:space="preserve"> PAGEREF _Toc211933086 \h </w:instrText>
            </w:r>
            <w:r>
              <w:rPr>
                <w:noProof/>
                <w:webHidden/>
              </w:rPr>
            </w:r>
            <w:r>
              <w:rPr>
                <w:noProof/>
                <w:webHidden/>
              </w:rPr>
              <w:fldChar w:fldCharType="separate"/>
            </w:r>
            <w:r>
              <w:rPr>
                <w:noProof/>
                <w:webHidden/>
              </w:rPr>
              <w:t>13</w:t>
            </w:r>
            <w:r>
              <w:rPr>
                <w:noProof/>
                <w:webHidden/>
              </w:rPr>
              <w:fldChar w:fldCharType="end"/>
            </w:r>
          </w:hyperlink>
        </w:p>
        <w:p w14:paraId="7DEB741E" w14:textId="5CA6E3A5" w:rsidR="00585D20" w:rsidRDefault="00585D20">
          <w:pPr>
            <w:pStyle w:val="TOC3"/>
            <w:tabs>
              <w:tab w:val="right" w:leader="dot" w:pos="9350"/>
            </w:tabs>
            <w:rPr>
              <w:noProof/>
            </w:rPr>
          </w:pPr>
          <w:hyperlink w:anchor="_Toc211933087" w:history="1">
            <w:r w:rsidRPr="00EF19FE">
              <w:rPr>
                <w:rStyle w:val="Hyperlink"/>
                <w:noProof/>
              </w:rPr>
              <w:t>Method</w:t>
            </w:r>
            <w:r>
              <w:rPr>
                <w:noProof/>
                <w:webHidden/>
              </w:rPr>
              <w:tab/>
            </w:r>
            <w:r>
              <w:rPr>
                <w:noProof/>
                <w:webHidden/>
              </w:rPr>
              <w:fldChar w:fldCharType="begin"/>
            </w:r>
            <w:r>
              <w:rPr>
                <w:noProof/>
                <w:webHidden/>
              </w:rPr>
              <w:instrText xml:space="preserve"> PAGEREF _Toc211933087 \h </w:instrText>
            </w:r>
            <w:r>
              <w:rPr>
                <w:noProof/>
                <w:webHidden/>
              </w:rPr>
            </w:r>
            <w:r>
              <w:rPr>
                <w:noProof/>
                <w:webHidden/>
              </w:rPr>
              <w:fldChar w:fldCharType="separate"/>
            </w:r>
            <w:r>
              <w:rPr>
                <w:noProof/>
                <w:webHidden/>
              </w:rPr>
              <w:t>13</w:t>
            </w:r>
            <w:r>
              <w:rPr>
                <w:noProof/>
                <w:webHidden/>
              </w:rPr>
              <w:fldChar w:fldCharType="end"/>
            </w:r>
          </w:hyperlink>
        </w:p>
        <w:p w14:paraId="4CD2B11D" w14:textId="5F6D335E" w:rsidR="00585D20" w:rsidRDefault="00585D20">
          <w:pPr>
            <w:pStyle w:val="TOC3"/>
            <w:tabs>
              <w:tab w:val="right" w:leader="dot" w:pos="9350"/>
            </w:tabs>
            <w:rPr>
              <w:noProof/>
            </w:rPr>
          </w:pPr>
          <w:hyperlink w:anchor="_Toc211933088" w:history="1">
            <w:r w:rsidRPr="00EF19FE">
              <w:rPr>
                <w:rStyle w:val="Hyperlink"/>
                <w:noProof/>
              </w:rPr>
              <w:t>Development</w:t>
            </w:r>
            <w:r>
              <w:rPr>
                <w:noProof/>
                <w:webHidden/>
              </w:rPr>
              <w:tab/>
            </w:r>
            <w:r>
              <w:rPr>
                <w:noProof/>
                <w:webHidden/>
              </w:rPr>
              <w:fldChar w:fldCharType="begin"/>
            </w:r>
            <w:r>
              <w:rPr>
                <w:noProof/>
                <w:webHidden/>
              </w:rPr>
              <w:instrText xml:space="preserve"> PAGEREF _Toc211933088 \h </w:instrText>
            </w:r>
            <w:r>
              <w:rPr>
                <w:noProof/>
                <w:webHidden/>
              </w:rPr>
            </w:r>
            <w:r>
              <w:rPr>
                <w:noProof/>
                <w:webHidden/>
              </w:rPr>
              <w:fldChar w:fldCharType="separate"/>
            </w:r>
            <w:r>
              <w:rPr>
                <w:noProof/>
                <w:webHidden/>
              </w:rPr>
              <w:t>13</w:t>
            </w:r>
            <w:r>
              <w:rPr>
                <w:noProof/>
                <w:webHidden/>
              </w:rPr>
              <w:fldChar w:fldCharType="end"/>
            </w:r>
          </w:hyperlink>
        </w:p>
        <w:p w14:paraId="49E17615" w14:textId="0D5228A5" w:rsidR="00585D20" w:rsidRDefault="00585D20">
          <w:pPr>
            <w:pStyle w:val="TOC3"/>
            <w:tabs>
              <w:tab w:val="right" w:leader="dot" w:pos="9350"/>
            </w:tabs>
            <w:rPr>
              <w:noProof/>
            </w:rPr>
          </w:pPr>
          <w:hyperlink w:anchor="_Toc211933089" w:history="1">
            <w:r w:rsidRPr="00EF19FE">
              <w:rPr>
                <w:rStyle w:val="Hyperlink"/>
                <w:noProof/>
              </w:rPr>
              <w:t>Justification</w:t>
            </w:r>
            <w:r>
              <w:rPr>
                <w:noProof/>
                <w:webHidden/>
              </w:rPr>
              <w:tab/>
            </w:r>
            <w:r>
              <w:rPr>
                <w:noProof/>
                <w:webHidden/>
              </w:rPr>
              <w:fldChar w:fldCharType="begin"/>
            </w:r>
            <w:r>
              <w:rPr>
                <w:noProof/>
                <w:webHidden/>
              </w:rPr>
              <w:instrText xml:space="preserve"> PAGEREF _Toc211933089 \h </w:instrText>
            </w:r>
            <w:r>
              <w:rPr>
                <w:noProof/>
                <w:webHidden/>
              </w:rPr>
            </w:r>
            <w:r>
              <w:rPr>
                <w:noProof/>
                <w:webHidden/>
              </w:rPr>
              <w:fldChar w:fldCharType="separate"/>
            </w:r>
            <w:r>
              <w:rPr>
                <w:noProof/>
                <w:webHidden/>
              </w:rPr>
              <w:t>13</w:t>
            </w:r>
            <w:r>
              <w:rPr>
                <w:noProof/>
                <w:webHidden/>
              </w:rPr>
              <w:fldChar w:fldCharType="end"/>
            </w:r>
          </w:hyperlink>
        </w:p>
        <w:p w14:paraId="697BE795" w14:textId="7A7420F9" w:rsidR="00585D20" w:rsidRDefault="00585D20">
          <w:pPr>
            <w:pStyle w:val="TOC2"/>
            <w:tabs>
              <w:tab w:val="right" w:leader="dot" w:pos="9350"/>
            </w:tabs>
            <w:rPr>
              <w:noProof/>
            </w:rPr>
          </w:pPr>
          <w:hyperlink w:anchor="_Toc211933090" w:history="1">
            <w:r w:rsidRPr="00EF19FE">
              <w:rPr>
                <w:rStyle w:val="Hyperlink"/>
                <w:noProof/>
              </w:rPr>
              <w:t>Validation</w:t>
            </w:r>
            <w:r>
              <w:rPr>
                <w:noProof/>
                <w:webHidden/>
              </w:rPr>
              <w:tab/>
            </w:r>
            <w:r>
              <w:rPr>
                <w:noProof/>
                <w:webHidden/>
              </w:rPr>
              <w:fldChar w:fldCharType="begin"/>
            </w:r>
            <w:r>
              <w:rPr>
                <w:noProof/>
                <w:webHidden/>
              </w:rPr>
              <w:instrText xml:space="preserve"> PAGEREF _Toc211933090 \h </w:instrText>
            </w:r>
            <w:r>
              <w:rPr>
                <w:noProof/>
                <w:webHidden/>
              </w:rPr>
            </w:r>
            <w:r>
              <w:rPr>
                <w:noProof/>
                <w:webHidden/>
              </w:rPr>
              <w:fldChar w:fldCharType="separate"/>
            </w:r>
            <w:r>
              <w:rPr>
                <w:noProof/>
                <w:webHidden/>
              </w:rPr>
              <w:t>14</w:t>
            </w:r>
            <w:r>
              <w:rPr>
                <w:noProof/>
                <w:webHidden/>
              </w:rPr>
              <w:fldChar w:fldCharType="end"/>
            </w:r>
          </w:hyperlink>
        </w:p>
        <w:p w14:paraId="517024CE" w14:textId="323A7640" w:rsidR="00585D20" w:rsidRDefault="00585D20">
          <w:pPr>
            <w:pStyle w:val="TOC2"/>
            <w:tabs>
              <w:tab w:val="right" w:leader="dot" w:pos="9350"/>
            </w:tabs>
            <w:rPr>
              <w:noProof/>
            </w:rPr>
          </w:pPr>
          <w:hyperlink w:anchor="_Toc211933091" w:history="1">
            <w:r w:rsidRPr="00EF19FE">
              <w:rPr>
                <w:rStyle w:val="Hyperlink"/>
                <w:noProof/>
              </w:rPr>
              <w:t>Visualizations</w:t>
            </w:r>
            <w:r>
              <w:rPr>
                <w:noProof/>
                <w:webHidden/>
              </w:rPr>
              <w:tab/>
            </w:r>
            <w:r>
              <w:rPr>
                <w:noProof/>
                <w:webHidden/>
              </w:rPr>
              <w:fldChar w:fldCharType="begin"/>
            </w:r>
            <w:r>
              <w:rPr>
                <w:noProof/>
                <w:webHidden/>
              </w:rPr>
              <w:instrText xml:space="preserve"> PAGEREF _Toc211933091 \h </w:instrText>
            </w:r>
            <w:r>
              <w:rPr>
                <w:noProof/>
                <w:webHidden/>
              </w:rPr>
            </w:r>
            <w:r>
              <w:rPr>
                <w:noProof/>
                <w:webHidden/>
              </w:rPr>
              <w:fldChar w:fldCharType="separate"/>
            </w:r>
            <w:r>
              <w:rPr>
                <w:noProof/>
                <w:webHidden/>
              </w:rPr>
              <w:t>15</w:t>
            </w:r>
            <w:r>
              <w:rPr>
                <w:noProof/>
                <w:webHidden/>
              </w:rPr>
              <w:fldChar w:fldCharType="end"/>
            </w:r>
          </w:hyperlink>
        </w:p>
        <w:p w14:paraId="5640DF55" w14:textId="681C2CE2" w:rsidR="00585D20" w:rsidRDefault="00585D20">
          <w:pPr>
            <w:pStyle w:val="TOC3"/>
            <w:tabs>
              <w:tab w:val="right" w:leader="dot" w:pos="9350"/>
            </w:tabs>
            <w:rPr>
              <w:noProof/>
            </w:rPr>
          </w:pPr>
          <w:hyperlink w:anchor="_Toc211933092" w:history="1">
            <w:r w:rsidRPr="00EF19FE">
              <w:rPr>
                <w:rStyle w:val="Hyperlink"/>
                <w:noProof/>
              </w:rPr>
              <w:t>Class Distribution</w:t>
            </w:r>
            <w:r>
              <w:rPr>
                <w:noProof/>
                <w:webHidden/>
              </w:rPr>
              <w:tab/>
            </w:r>
            <w:r>
              <w:rPr>
                <w:noProof/>
                <w:webHidden/>
              </w:rPr>
              <w:fldChar w:fldCharType="begin"/>
            </w:r>
            <w:r>
              <w:rPr>
                <w:noProof/>
                <w:webHidden/>
              </w:rPr>
              <w:instrText xml:space="preserve"> PAGEREF _Toc211933092 \h </w:instrText>
            </w:r>
            <w:r>
              <w:rPr>
                <w:noProof/>
                <w:webHidden/>
              </w:rPr>
            </w:r>
            <w:r>
              <w:rPr>
                <w:noProof/>
                <w:webHidden/>
              </w:rPr>
              <w:fldChar w:fldCharType="separate"/>
            </w:r>
            <w:r>
              <w:rPr>
                <w:noProof/>
                <w:webHidden/>
              </w:rPr>
              <w:t>15</w:t>
            </w:r>
            <w:r>
              <w:rPr>
                <w:noProof/>
                <w:webHidden/>
              </w:rPr>
              <w:fldChar w:fldCharType="end"/>
            </w:r>
          </w:hyperlink>
        </w:p>
        <w:p w14:paraId="11C49A52" w14:textId="49BFCCC8" w:rsidR="00585D20" w:rsidRDefault="00585D20">
          <w:pPr>
            <w:pStyle w:val="TOC3"/>
            <w:tabs>
              <w:tab w:val="right" w:leader="dot" w:pos="9350"/>
            </w:tabs>
            <w:rPr>
              <w:noProof/>
            </w:rPr>
          </w:pPr>
          <w:hyperlink w:anchor="_Toc211933093" w:history="1">
            <w:r w:rsidRPr="00EF19FE">
              <w:rPr>
                <w:rStyle w:val="Hyperlink"/>
                <w:noProof/>
              </w:rPr>
              <w:t>Correlation Heatmap</w:t>
            </w:r>
            <w:r>
              <w:rPr>
                <w:noProof/>
                <w:webHidden/>
              </w:rPr>
              <w:tab/>
            </w:r>
            <w:r>
              <w:rPr>
                <w:noProof/>
                <w:webHidden/>
              </w:rPr>
              <w:fldChar w:fldCharType="begin"/>
            </w:r>
            <w:r>
              <w:rPr>
                <w:noProof/>
                <w:webHidden/>
              </w:rPr>
              <w:instrText xml:space="preserve"> PAGEREF _Toc211933093 \h </w:instrText>
            </w:r>
            <w:r>
              <w:rPr>
                <w:noProof/>
                <w:webHidden/>
              </w:rPr>
            </w:r>
            <w:r>
              <w:rPr>
                <w:noProof/>
                <w:webHidden/>
              </w:rPr>
              <w:fldChar w:fldCharType="separate"/>
            </w:r>
            <w:r>
              <w:rPr>
                <w:noProof/>
                <w:webHidden/>
              </w:rPr>
              <w:t>16</w:t>
            </w:r>
            <w:r>
              <w:rPr>
                <w:noProof/>
                <w:webHidden/>
              </w:rPr>
              <w:fldChar w:fldCharType="end"/>
            </w:r>
          </w:hyperlink>
        </w:p>
        <w:p w14:paraId="3E60F87B" w14:textId="0AE4E61D" w:rsidR="00585D20" w:rsidRDefault="00585D20">
          <w:pPr>
            <w:pStyle w:val="TOC2"/>
            <w:tabs>
              <w:tab w:val="right" w:leader="dot" w:pos="9350"/>
            </w:tabs>
            <w:rPr>
              <w:noProof/>
            </w:rPr>
          </w:pPr>
          <w:hyperlink w:anchor="_Toc211933094" w:history="1">
            <w:r w:rsidRPr="00EF19FE">
              <w:rPr>
                <w:rStyle w:val="Hyperlink"/>
                <w:noProof/>
              </w:rPr>
              <w:t>User Guide</w:t>
            </w:r>
            <w:r>
              <w:rPr>
                <w:noProof/>
                <w:webHidden/>
              </w:rPr>
              <w:tab/>
            </w:r>
            <w:r>
              <w:rPr>
                <w:noProof/>
                <w:webHidden/>
              </w:rPr>
              <w:fldChar w:fldCharType="begin"/>
            </w:r>
            <w:r>
              <w:rPr>
                <w:noProof/>
                <w:webHidden/>
              </w:rPr>
              <w:instrText xml:space="preserve"> PAGEREF _Toc211933094 \h </w:instrText>
            </w:r>
            <w:r>
              <w:rPr>
                <w:noProof/>
                <w:webHidden/>
              </w:rPr>
            </w:r>
            <w:r>
              <w:rPr>
                <w:noProof/>
                <w:webHidden/>
              </w:rPr>
              <w:fldChar w:fldCharType="separate"/>
            </w:r>
            <w:r>
              <w:rPr>
                <w:noProof/>
                <w:webHidden/>
              </w:rPr>
              <w:t>18</w:t>
            </w:r>
            <w:r>
              <w:rPr>
                <w:noProof/>
                <w:webHidden/>
              </w:rPr>
              <w:fldChar w:fldCharType="end"/>
            </w:r>
          </w:hyperlink>
        </w:p>
        <w:p w14:paraId="29296578" w14:textId="1D289B4A" w:rsidR="00585D20" w:rsidRDefault="00585D20">
          <w:pPr>
            <w:pStyle w:val="TOC3"/>
            <w:tabs>
              <w:tab w:val="right" w:leader="dot" w:pos="9350"/>
            </w:tabs>
            <w:rPr>
              <w:noProof/>
            </w:rPr>
          </w:pPr>
          <w:hyperlink w:anchor="_Toc211933095" w:history="1">
            <w:r w:rsidRPr="00EF19FE">
              <w:rPr>
                <w:rStyle w:val="Hyperlink"/>
                <w:noProof/>
              </w:rPr>
              <w:t>uv Installation and Repository Cloning</w:t>
            </w:r>
            <w:r>
              <w:rPr>
                <w:noProof/>
                <w:webHidden/>
              </w:rPr>
              <w:tab/>
            </w:r>
            <w:r>
              <w:rPr>
                <w:noProof/>
                <w:webHidden/>
              </w:rPr>
              <w:fldChar w:fldCharType="begin"/>
            </w:r>
            <w:r>
              <w:rPr>
                <w:noProof/>
                <w:webHidden/>
              </w:rPr>
              <w:instrText xml:space="preserve"> PAGEREF _Toc211933095 \h </w:instrText>
            </w:r>
            <w:r>
              <w:rPr>
                <w:noProof/>
                <w:webHidden/>
              </w:rPr>
            </w:r>
            <w:r>
              <w:rPr>
                <w:noProof/>
                <w:webHidden/>
              </w:rPr>
              <w:fldChar w:fldCharType="separate"/>
            </w:r>
            <w:r>
              <w:rPr>
                <w:noProof/>
                <w:webHidden/>
              </w:rPr>
              <w:t>18</w:t>
            </w:r>
            <w:r>
              <w:rPr>
                <w:noProof/>
                <w:webHidden/>
              </w:rPr>
              <w:fldChar w:fldCharType="end"/>
            </w:r>
          </w:hyperlink>
        </w:p>
        <w:p w14:paraId="34267DD1" w14:textId="03589E91" w:rsidR="00585D20" w:rsidRDefault="00585D20">
          <w:pPr>
            <w:pStyle w:val="TOC3"/>
            <w:tabs>
              <w:tab w:val="right" w:leader="dot" w:pos="9350"/>
            </w:tabs>
            <w:rPr>
              <w:noProof/>
            </w:rPr>
          </w:pPr>
          <w:hyperlink w:anchor="_Toc211933096" w:history="1">
            <w:r w:rsidRPr="00EF19FE">
              <w:rPr>
                <w:rStyle w:val="Hyperlink"/>
                <w:noProof/>
              </w:rPr>
              <w:t>Download Dataset and Data Preprocessing</w:t>
            </w:r>
            <w:r>
              <w:rPr>
                <w:noProof/>
                <w:webHidden/>
              </w:rPr>
              <w:tab/>
            </w:r>
            <w:r>
              <w:rPr>
                <w:noProof/>
                <w:webHidden/>
              </w:rPr>
              <w:fldChar w:fldCharType="begin"/>
            </w:r>
            <w:r>
              <w:rPr>
                <w:noProof/>
                <w:webHidden/>
              </w:rPr>
              <w:instrText xml:space="preserve"> PAGEREF _Toc211933096 \h </w:instrText>
            </w:r>
            <w:r>
              <w:rPr>
                <w:noProof/>
                <w:webHidden/>
              </w:rPr>
            </w:r>
            <w:r>
              <w:rPr>
                <w:noProof/>
                <w:webHidden/>
              </w:rPr>
              <w:fldChar w:fldCharType="separate"/>
            </w:r>
            <w:r>
              <w:rPr>
                <w:noProof/>
                <w:webHidden/>
              </w:rPr>
              <w:t>18</w:t>
            </w:r>
            <w:r>
              <w:rPr>
                <w:noProof/>
                <w:webHidden/>
              </w:rPr>
              <w:fldChar w:fldCharType="end"/>
            </w:r>
          </w:hyperlink>
        </w:p>
        <w:p w14:paraId="43B590DE" w14:textId="013F9810" w:rsidR="00585D20" w:rsidRDefault="00585D20">
          <w:pPr>
            <w:pStyle w:val="TOC3"/>
            <w:tabs>
              <w:tab w:val="right" w:leader="dot" w:pos="9350"/>
            </w:tabs>
            <w:rPr>
              <w:noProof/>
            </w:rPr>
          </w:pPr>
          <w:hyperlink w:anchor="_Toc211933097" w:history="1">
            <w:r w:rsidRPr="00EF19FE">
              <w:rPr>
                <w:rStyle w:val="Hyperlink"/>
                <w:noProof/>
              </w:rPr>
              <w:t>Model Training</w:t>
            </w:r>
            <w:r>
              <w:rPr>
                <w:noProof/>
                <w:webHidden/>
              </w:rPr>
              <w:tab/>
            </w:r>
            <w:r>
              <w:rPr>
                <w:noProof/>
                <w:webHidden/>
              </w:rPr>
              <w:fldChar w:fldCharType="begin"/>
            </w:r>
            <w:r>
              <w:rPr>
                <w:noProof/>
                <w:webHidden/>
              </w:rPr>
              <w:instrText xml:space="preserve"> PAGEREF _Toc211933097 \h </w:instrText>
            </w:r>
            <w:r>
              <w:rPr>
                <w:noProof/>
                <w:webHidden/>
              </w:rPr>
            </w:r>
            <w:r>
              <w:rPr>
                <w:noProof/>
                <w:webHidden/>
              </w:rPr>
              <w:fldChar w:fldCharType="separate"/>
            </w:r>
            <w:r>
              <w:rPr>
                <w:noProof/>
                <w:webHidden/>
              </w:rPr>
              <w:t>18</w:t>
            </w:r>
            <w:r>
              <w:rPr>
                <w:noProof/>
                <w:webHidden/>
              </w:rPr>
              <w:fldChar w:fldCharType="end"/>
            </w:r>
          </w:hyperlink>
        </w:p>
        <w:p w14:paraId="27837B9A" w14:textId="006DF838" w:rsidR="00585D20" w:rsidRDefault="00585D20">
          <w:pPr>
            <w:pStyle w:val="TOC3"/>
            <w:tabs>
              <w:tab w:val="right" w:leader="dot" w:pos="9350"/>
            </w:tabs>
            <w:rPr>
              <w:noProof/>
            </w:rPr>
          </w:pPr>
          <w:hyperlink w:anchor="_Toc211933098" w:history="1">
            <w:r w:rsidRPr="00EF19FE">
              <w:rPr>
                <w:rStyle w:val="Hyperlink"/>
                <w:noProof/>
              </w:rPr>
              <w:t>Sample Generation</w:t>
            </w:r>
            <w:r>
              <w:rPr>
                <w:noProof/>
                <w:webHidden/>
              </w:rPr>
              <w:tab/>
            </w:r>
            <w:r>
              <w:rPr>
                <w:noProof/>
                <w:webHidden/>
              </w:rPr>
              <w:fldChar w:fldCharType="begin"/>
            </w:r>
            <w:r>
              <w:rPr>
                <w:noProof/>
                <w:webHidden/>
              </w:rPr>
              <w:instrText xml:space="preserve"> PAGEREF _Toc211933098 \h </w:instrText>
            </w:r>
            <w:r>
              <w:rPr>
                <w:noProof/>
                <w:webHidden/>
              </w:rPr>
            </w:r>
            <w:r>
              <w:rPr>
                <w:noProof/>
                <w:webHidden/>
              </w:rPr>
              <w:fldChar w:fldCharType="separate"/>
            </w:r>
            <w:r>
              <w:rPr>
                <w:noProof/>
                <w:webHidden/>
              </w:rPr>
              <w:t>19</w:t>
            </w:r>
            <w:r>
              <w:rPr>
                <w:noProof/>
                <w:webHidden/>
              </w:rPr>
              <w:fldChar w:fldCharType="end"/>
            </w:r>
          </w:hyperlink>
        </w:p>
        <w:p w14:paraId="7A298C72" w14:textId="222257CB" w:rsidR="00585D20" w:rsidRDefault="00585D20">
          <w:pPr>
            <w:pStyle w:val="TOC3"/>
            <w:tabs>
              <w:tab w:val="right" w:leader="dot" w:pos="9350"/>
            </w:tabs>
            <w:rPr>
              <w:noProof/>
            </w:rPr>
          </w:pPr>
          <w:hyperlink w:anchor="_Toc211933099" w:history="1">
            <w:r w:rsidRPr="00EF19FE">
              <w:rPr>
                <w:rStyle w:val="Hyperlink"/>
                <w:noProof/>
              </w:rPr>
              <w:t>Inference</w:t>
            </w:r>
            <w:r>
              <w:rPr>
                <w:noProof/>
                <w:webHidden/>
              </w:rPr>
              <w:tab/>
            </w:r>
            <w:r>
              <w:rPr>
                <w:noProof/>
                <w:webHidden/>
              </w:rPr>
              <w:fldChar w:fldCharType="begin"/>
            </w:r>
            <w:r>
              <w:rPr>
                <w:noProof/>
                <w:webHidden/>
              </w:rPr>
              <w:instrText xml:space="preserve"> PAGEREF _Toc211933099 \h </w:instrText>
            </w:r>
            <w:r>
              <w:rPr>
                <w:noProof/>
                <w:webHidden/>
              </w:rPr>
            </w:r>
            <w:r>
              <w:rPr>
                <w:noProof/>
                <w:webHidden/>
              </w:rPr>
              <w:fldChar w:fldCharType="separate"/>
            </w:r>
            <w:r>
              <w:rPr>
                <w:noProof/>
                <w:webHidden/>
              </w:rPr>
              <w:t>19</w:t>
            </w:r>
            <w:r>
              <w:rPr>
                <w:noProof/>
                <w:webHidden/>
              </w:rPr>
              <w:fldChar w:fldCharType="end"/>
            </w:r>
          </w:hyperlink>
        </w:p>
        <w:p w14:paraId="26FDF8E3" w14:textId="707DFEF5" w:rsidR="00585D20" w:rsidRDefault="00585D20">
          <w:pPr>
            <w:pStyle w:val="TOC3"/>
            <w:tabs>
              <w:tab w:val="right" w:leader="dot" w:pos="9350"/>
            </w:tabs>
            <w:rPr>
              <w:noProof/>
            </w:rPr>
          </w:pPr>
          <w:hyperlink w:anchor="_Toc211933100" w:history="1">
            <w:r w:rsidRPr="00EF19FE">
              <w:rPr>
                <w:rStyle w:val="Hyperlink"/>
                <w:noProof/>
              </w:rPr>
              <w:t>Model Evaluation</w:t>
            </w:r>
            <w:r>
              <w:rPr>
                <w:noProof/>
                <w:webHidden/>
              </w:rPr>
              <w:tab/>
            </w:r>
            <w:r>
              <w:rPr>
                <w:noProof/>
                <w:webHidden/>
              </w:rPr>
              <w:fldChar w:fldCharType="begin"/>
            </w:r>
            <w:r>
              <w:rPr>
                <w:noProof/>
                <w:webHidden/>
              </w:rPr>
              <w:instrText xml:space="preserve"> PAGEREF _Toc211933100 \h </w:instrText>
            </w:r>
            <w:r>
              <w:rPr>
                <w:noProof/>
                <w:webHidden/>
              </w:rPr>
            </w:r>
            <w:r>
              <w:rPr>
                <w:noProof/>
                <w:webHidden/>
              </w:rPr>
              <w:fldChar w:fldCharType="separate"/>
            </w:r>
            <w:r>
              <w:rPr>
                <w:noProof/>
                <w:webHidden/>
              </w:rPr>
              <w:t>19</w:t>
            </w:r>
            <w:r>
              <w:rPr>
                <w:noProof/>
                <w:webHidden/>
              </w:rPr>
              <w:fldChar w:fldCharType="end"/>
            </w:r>
          </w:hyperlink>
        </w:p>
        <w:p w14:paraId="7841DF86" w14:textId="3696FDEA" w:rsidR="00585D20" w:rsidRDefault="00585D20">
          <w:pPr>
            <w:pStyle w:val="TOC1"/>
            <w:tabs>
              <w:tab w:val="right" w:leader="dot" w:pos="9350"/>
            </w:tabs>
            <w:rPr>
              <w:noProof/>
            </w:rPr>
          </w:pPr>
          <w:hyperlink w:anchor="_Toc211933101" w:history="1">
            <w:r w:rsidRPr="00EF19FE">
              <w:rPr>
                <w:rStyle w:val="Hyperlink"/>
                <w:noProof/>
              </w:rPr>
              <w:t>References</w:t>
            </w:r>
            <w:r>
              <w:rPr>
                <w:noProof/>
                <w:webHidden/>
              </w:rPr>
              <w:tab/>
            </w:r>
            <w:r>
              <w:rPr>
                <w:noProof/>
                <w:webHidden/>
              </w:rPr>
              <w:fldChar w:fldCharType="begin"/>
            </w:r>
            <w:r>
              <w:rPr>
                <w:noProof/>
                <w:webHidden/>
              </w:rPr>
              <w:instrText xml:space="preserve"> PAGEREF _Toc211933101 \h </w:instrText>
            </w:r>
            <w:r>
              <w:rPr>
                <w:noProof/>
                <w:webHidden/>
              </w:rPr>
            </w:r>
            <w:r>
              <w:rPr>
                <w:noProof/>
                <w:webHidden/>
              </w:rPr>
              <w:fldChar w:fldCharType="separate"/>
            </w:r>
            <w:r>
              <w:rPr>
                <w:noProof/>
                <w:webHidden/>
              </w:rPr>
              <w:t>20</w:t>
            </w:r>
            <w:r>
              <w:rPr>
                <w:noProof/>
                <w:webHidden/>
              </w:rPr>
              <w:fldChar w:fldCharType="end"/>
            </w:r>
          </w:hyperlink>
        </w:p>
        <w:p w14:paraId="41B4F908" w14:textId="12290753" w:rsidR="002E63C6" w:rsidRDefault="002E63C6" w:rsidP="002E63C6">
          <w:r>
            <w:rPr>
              <w:b/>
              <w:bCs/>
              <w:noProof/>
            </w:rPr>
            <w:fldChar w:fldCharType="end"/>
          </w:r>
        </w:p>
      </w:sdtContent>
    </w:sdt>
    <w:p w14:paraId="7F8247D9" w14:textId="77777777" w:rsidR="002E63C6" w:rsidRDefault="002E63C6">
      <w:pPr>
        <w:rPr>
          <w:rFonts w:asciiTheme="majorHAnsi" w:eastAsiaTheme="majorEastAsia" w:hAnsiTheme="majorHAnsi" w:cstheme="majorBidi"/>
          <w:color w:val="0F4761" w:themeColor="accent1" w:themeShade="BF"/>
          <w:sz w:val="40"/>
          <w:szCs w:val="40"/>
        </w:rPr>
      </w:pPr>
      <w:r>
        <w:br w:type="page"/>
      </w:r>
    </w:p>
    <w:p w14:paraId="1C7B200F" w14:textId="56C28557" w:rsidR="003B0564" w:rsidRDefault="003B0564" w:rsidP="000F6CC0">
      <w:pPr>
        <w:pStyle w:val="Heading1"/>
      </w:pPr>
      <w:bookmarkStart w:id="0" w:name="_Toc211933066"/>
      <w:r>
        <w:lastRenderedPageBreak/>
        <w:t>Part A: Letter of Transmittal</w:t>
      </w:r>
      <w:bookmarkEnd w:id="0"/>
    </w:p>
    <w:p w14:paraId="0930F1FF" w14:textId="3B4946D4" w:rsidR="0045494A" w:rsidRDefault="0045494A" w:rsidP="0045494A">
      <w:r>
        <w:t>October 20, 2025</w:t>
      </w:r>
    </w:p>
    <w:p w14:paraId="7A09F3D9" w14:textId="7E9FECFE" w:rsidR="0045494A" w:rsidRDefault="0045494A" w:rsidP="0045494A">
      <w:r>
        <w:t>Senior Leading Review Committee, XYZ Hospitals, 1234 Address St.</w:t>
      </w:r>
      <w:r w:rsidR="00185A85">
        <w:t>,</w:t>
      </w:r>
      <w:r>
        <w:t xml:space="preserve"> Townsville, WA</w:t>
      </w:r>
    </w:p>
    <w:p w14:paraId="1CF2D361" w14:textId="715795E9" w:rsidR="0045494A" w:rsidRDefault="0045494A" w:rsidP="0045494A">
      <w:r>
        <w:t xml:space="preserve">Lewis Parnell, Machine Learning Engineer, </w:t>
      </w:r>
      <w:hyperlink r:id="rId6" w:history="1">
        <w:r w:rsidRPr="004333D2">
          <w:rPr>
            <w:rStyle w:val="Hyperlink"/>
          </w:rPr>
          <w:t>lewis.parnell@email.com</w:t>
        </w:r>
      </w:hyperlink>
      <w:r>
        <w:t>, (123) 456-7890</w:t>
      </w:r>
    </w:p>
    <w:p w14:paraId="66E5FA4E" w14:textId="687DBA0E" w:rsidR="0045494A" w:rsidRDefault="0045494A" w:rsidP="0045494A">
      <w:r>
        <w:t xml:space="preserve">Subject: Proposal for </w:t>
      </w:r>
      <w:r w:rsidR="00185A85">
        <w:t xml:space="preserve">an </w:t>
      </w:r>
      <w:r>
        <w:t>Enhanced Intrusion Detection System (IDS) based on Advanced Machine Learning</w:t>
      </w:r>
    </w:p>
    <w:p w14:paraId="345715AE" w14:textId="17E577D1" w:rsidR="0045494A" w:rsidRDefault="0045494A" w:rsidP="0045494A">
      <w:r>
        <w:t>Dear Senior Leadership Review Committee,</w:t>
      </w:r>
    </w:p>
    <w:p w14:paraId="79B4EBE1" w14:textId="3ECC2330" w:rsidR="0045494A" w:rsidRDefault="0045494A" w:rsidP="0045494A">
      <w:r>
        <w:t xml:space="preserve">This letter accompanies the formal proposal for </w:t>
      </w:r>
      <w:r w:rsidR="00185A85">
        <w:t>developing and implementing</w:t>
      </w:r>
      <w:r>
        <w:t xml:space="preserve"> a new intrusion detection system (IDS) </w:t>
      </w:r>
      <w:r w:rsidR="00185A85">
        <w:t>to enhance your organization’s cybersecurity defenses significantly</w:t>
      </w:r>
      <w:r>
        <w:t xml:space="preserve">. </w:t>
      </w:r>
      <w:r w:rsidR="00185A85">
        <w:t>This critical security initiative aims to secure organizational approval and resource allocation</w:t>
      </w:r>
      <w:r>
        <w:t>.</w:t>
      </w:r>
    </w:p>
    <w:p w14:paraId="05706AB5" w14:textId="0B01F713" w:rsidR="005A6895" w:rsidRDefault="005A6895" w:rsidP="0045494A">
      <w:r>
        <w:t xml:space="preserve">The core problem that your organization faces is a faulty intrusion detection system (IDS). The current IDS fires many false alarms, </w:t>
      </w:r>
      <w:r w:rsidR="00185A85">
        <w:t>which</w:t>
      </w:r>
      <w:r>
        <w:t xml:space="preserve"> fatigue cybersecurity staff and delay their responses to real, genuine threats. This misbehavior is caused by the current </w:t>
      </w:r>
      <w:r w:rsidR="00185A85">
        <w:t>IDS’s primitive implementation, using basic anomaly-based</w:t>
      </w:r>
      <w:r>
        <w:t xml:space="preserve"> detection methods that produce a high rate of false positives, wherein they alert on benign but unusual traffic. This inefficiency burdens security operations and drives operational costs due to time wasted on non-threats. Critically, it leaves the organization vulnerable to high-impact breaches and operational downtime. The existing system is not sufficiently accurate for a modern threat environment, necessitating an upgrade.</w:t>
      </w:r>
    </w:p>
    <w:p w14:paraId="2C7178A6" w14:textId="00F53404" w:rsidR="005A6895" w:rsidRDefault="005A6895" w:rsidP="0045494A">
      <w:r>
        <w:t xml:space="preserve">The </w:t>
      </w:r>
      <w:r w:rsidR="00185A85">
        <w:t>proposed solution</w:t>
      </w:r>
      <w:r>
        <w:t xml:space="preserve"> involves developing a novel IDS built around the XGBoost algorithm, the premier algorithm for this machine learning task. The XGBoost algorithm is an optimized distributed gradient boosting library designed to </w:t>
      </w:r>
      <w:r w:rsidR="00185A85">
        <w:t>handle classification tasks quickly and accurately</w:t>
      </w:r>
      <w:r w:rsidR="00CC35FF">
        <w:t>. It is</w:t>
      </w:r>
      <w:r>
        <w:t xml:space="preserve"> well-known for its exceptional performance, in both speed and accuracy</w:t>
      </w:r>
      <w:r w:rsidR="00185A85">
        <w:t>,</w:t>
      </w:r>
      <w:r>
        <w:t xml:space="preserve"> on tabular datasets. The data involved in networking </w:t>
      </w:r>
      <w:r w:rsidR="000559C9">
        <w:t xml:space="preserve">is naturally stored in a table, like an Excel spreadsheet, making this algorithm especially well-suited for determining hostile traffic. </w:t>
      </w:r>
      <w:r w:rsidR="00CE20FC">
        <w:t>In speed and accuracy, XGBoost performs well against deep learning methods on this task domain</w:t>
      </w:r>
      <w:r w:rsidR="000559C9">
        <w:t xml:space="preserve">. Finally, XGBoost will outperform large language models by classifying hostile traffic faster and more accurately </w:t>
      </w:r>
      <w:r w:rsidR="00185A85">
        <w:t>than</w:t>
      </w:r>
      <w:r w:rsidR="000559C9">
        <w:t xml:space="preserve"> these other model architectures.</w:t>
      </w:r>
    </w:p>
    <w:p w14:paraId="4669B1D1" w14:textId="0DEDEABE" w:rsidR="000559C9" w:rsidRDefault="000559C9" w:rsidP="0045494A">
      <w:r>
        <w:t xml:space="preserve">The CICIDS2017 dataset will serve as the basis for this project. This is a dataset created by security researchers </w:t>
      </w:r>
      <w:r w:rsidR="00185A85">
        <w:t>to develop</w:t>
      </w:r>
      <w:r>
        <w:t xml:space="preserve"> their field</w:t>
      </w:r>
      <w:r w:rsidR="00185A85">
        <w:t>. It</w:t>
      </w:r>
      <w:r>
        <w:t xml:space="preserve"> is a well-used dataset that corrects many flaws found in previous IDS datasets. The dataset contains a breadth of attack types, </w:t>
      </w:r>
      <w:r>
        <w:lastRenderedPageBreak/>
        <w:t>making any model trained from it much more capable of accurately recognizing a wide range of attack traffic patterns.</w:t>
      </w:r>
    </w:p>
    <w:p w14:paraId="550CD063" w14:textId="7A544608" w:rsidR="000559C9" w:rsidRDefault="000559C9" w:rsidP="0045494A">
      <w:r>
        <w:t>The costs associated are the salary of a machine learning engineer and the necessary computational infrastructure.</w:t>
      </w:r>
    </w:p>
    <w:p w14:paraId="16561078" w14:textId="4F2B1806" w:rsidR="000559C9" w:rsidRDefault="000559C9" w:rsidP="0045494A">
      <w:r>
        <w:t>A four-week implementation plan is proposed to ensure a stable and effective deployment. The first week will be spent on data preparation and exploration. The second week will cover the core of model development and training. The third week will be spent on performance tuning of the developed model. The final week will cover the testing and evaluation of the model with a suite of metrics.</w:t>
      </w:r>
    </w:p>
    <w:p w14:paraId="306B9BFB" w14:textId="27E1F23D" w:rsidR="00D6112E" w:rsidRDefault="00D6112E" w:rsidP="0045494A">
      <w:r>
        <w:t>My professional background provides the necessary experience to oversee this project successfully.  Through my employment as a machine learning engineer working on many similar projects, I do not foresee significant challenges or concerns regarding the development of this IDS solution.</w:t>
      </w:r>
    </w:p>
    <w:p w14:paraId="60D55BF1" w14:textId="5A8DE2F3" w:rsidR="00D6112E" w:rsidRDefault="00D6112E" w:rsidP="0045494A">
      <w:r>
        <w:t>This project offers a necessary upgrade to your intrusion detection capabilities. I look forward to discussing the enclosed full proposal and the potential of this application to secure your organization’s IT infrastructure.</w:t>
      </w:r>
    </w:p>
    <w:p w14:paraId="00087839" w14:textId="58701BE1" w:rsidR="00D6112E" w:rsidRDefault="00D6112E" w:rsidP="0045494A">
      <w:r>
        <w:t>Sincerely,</w:t>
      </w:r>
    </w:p>
    <w:p w14:paraId="4161D314" w14:textId="38FD67EE" w:rsidR="00D6112E" w:rsidRPr="0045494A" w:rsidRDefault="00D6112E" w:rsidP="0045494A">
      <w:r>
        <w:t>Lewis Parnell, Machine Learning Engineer</w:t>
      </w:r>
    </w:p>
    <w:p w14:paraId="4404BA5D" w14:textId="77777777" w:rsidR="002E63C6" w:rsidRDefault="002E63C6">
      <w:pPr>
        <w:rPr>
          <w:rFonts w:asciiTheme="majorHAnsi" w:eastAsiaTheme="majorEastAsia" w:hAnsiTheme="majorHAnsi" w:cstheme="majorBidi"/>
          <w:color w:val="0F4761" w:themeColor="accent1" w:themeShade="BF"/>
          <w:sz w:val="40"/>
          <w:szCs w:val="40"/>
        </w:rPr>
      </w:pPr>
      <w:r>
        <w:br w:type="page"/>
      </w:r>
    </w:p>
    <w:p w14:paraId="604425B9" w14:textId="49D32379" w:rsidR="000F6CC0" w:rsidRDefault="000F6CC0" w:rsidP="000F6CC0">
      <w:pPr>
        <w:pStyle w:val="Heading1"/>
      </w:pPr>
      <w:bookmarkStart w:id="1" w:name="_Toc211933067"/>
      <w:r>
        <w:lastRenderedPageBreak/>
        <w:t>Part B: Project Proposal Plan</w:t>
      </w:r>
      <w:bookmarkEnd w:id="1"/>
    </w:p>
    <w:p w14:paraId="44A4C5B1" w14:textId="64230182" w:rsidR="000F6CC0" w:rsidRDefault="000F6CC0" w:rsidP="000F6CC0">
      <w:pPr>
        <w:pStyle w:val="Heading2"/>
      </w:pPr>
      <w:bookmarkStart w:id="2" w:name="_Toc211933068"/>
      <w:r>
        <w:t>Project Summary</w:t>
      </w:r>
      <w:bookmarkEnd w:id="2"/>
    </w:p>
    <w:p w14:paraId="7C5B9BD7" w14:textId="4C21482B" w:rsidR="00D91B01" w:rsidRPr="00D91B01" w:rsidRDefault="00D91B01" w:rsidP="00D91B01">
      <w:pPr>
        <w:pStyle w:val="Heading3"/>
      </w:pPr>
      <w:bookmarkStart w:id="3" w:name="_Toc211933069"/>
      <w:r>
        <w:t>Problem Description</w:t>
      </w:r>
      <w:bookmarkEnd w:id="3"/>
    </w:p>
    <w:p w14:paraId="315F81EB" w14:textId="1C9D72AF" w:rsidR="009C17B1" w:rsidRDefault="009C17B1" w:rsidP="009C17B1">
      <w:r>
        <w:t xml:space="preserve">The problem is that the current IDS is overly sensitive and raises too many false alarms, which results in alarm fatigue. This alarm fatigue results in slower response and unnecessary work as cybersecurity team members must determine if an incident </w:t>
      </w:r>
      <w:r w:rsidR="00185A85">
        <w:t>represents</w:t>
      </w:r>
      <w:r>
        <w:t xml:space="preserve"> a </w:t>
      </w:r>
      <w:r w:rsidR="00754B7E">
        <w:t>genuine</w:t>
      </w:r>
      <w:r>
        <w:t xml:space="preserve"> threat to the organization.</w:t>
      </w:r>
    </w:p>
    <w:p w14:paraId="612169CB" w14:textId="650AA7DA" w:rsidR="00D91B01" w:rsidRDefault="00D91B01" w:rsidP="00D91B01">
      <w:pPr>
        <w:pStyle w:val="Heading3"/>
      </w:pPr>
      <w:bookmarkStart w:id="4" w:name="_Toc211933070"/>
      <w:r>
        <w:t>Client and their Requirements</w:t>
      </w:r>
      <w:bookmarkEnd w:id="4"/>
    </w:p>
    <w:p w14:paraId="2525469E" w14:textId="61FB648F" w:rsidR="009C17B1" w:rsidRDefault="009C17B1" w:rsidP="009C17B1">
      <w:r>
        <w:t>The client is XYZ Hospitals, a large hospital in Townsville, WA. Due to the sensitive nature of information stored on their network, XYZ Hospital requires an on-site solution for IDS.</w:t>
      </w:r>
    </w:p>
    <w:p w14:paraId="09F7842F" w14:textId="351B05DB" w:rsidR="00D91B01" w:rsidRDefault="00D91B01" w:rsidP="00D91B01">
      <w:pPr>
        <w:pStyle w:val="Heading3"/>
      </w:pPr>
      <w:bookmarkStart w:id="5" w:name="_Toc211933071"/>
      <w:r>
        <w:t>Deliverables</w:t>
      </w:r>
      <w:bookmarkEnd w:id="5"/>
    </w:p>
    <w:p w14:paraId="794E436A" w14:textId="40A2D0E4" w:rsidR="00D91B01" w:rsidRDefault="00D91B01" w:rsidP="00D91B01">
      <w:r>
        <w:t>The items created by this project are a repo</w:t>
      </w:r>
      <w:r w:rsidR="008056F7">
        <w:t>sitory</w:t>
      </w:r>
      <w:r>
        <w:t xml:space="preserve"> that can train a configurable IDS model, analyze the data used to train the model, evaluate the </w:t>
      </w:r>
      <w:r w:rsidR="00185A85">
        <w:t>model's performance</w:t>
      </w:r>
      <w:r>
        <w:t xml:space="preserve"> with a set of metrics, and run inference over traffic flows to perform intrusion detection.</w:t>
      </w:r>
    </w:p>
    <w:p w14:paraId="1A5EE56F" w14:textId="03AA2A4B" w:rsidR="00D91B01" w:rsidRDefault="00D91B01" w:rsidP="00D91B01">
      <w:pPr>
        <w:pStyle w:val="Heading3"/>
      </w:pPr>
      <w:bookmarkStart w:id="6" w:name="_Toc211933072"/>
      <w:r>
        <w:t>Benefits to Client</w:t>
      </w:r>
      <w:bookmarkEnd w:id="6"/>
    </w:p>
    <w:p w14:paraId="2BC95800" w14:textId="39738054" w:rsidR="00D91B01" w:rsidRPr="00D91B01" w:rsidRDefault="00D91B01" w:rsidP="00D91B01">
      <w:r>
        <w:t>The benefits to the client are that the client acquires a private and secure IDS</w:t>
      </w:r>
      <w:r w:rsidR="00185A85">
        <w:t xml:space="preserve"> that performs efficiently</w:t>
      </w:r>
      <w:r>
        <w:t xml:space="preserve"> and effectively</w:t>
      </w:r>
      <w:r w:rsidR="00185A85">
        <w:t>, detecting</w:t>
      </w:r>
      <w:r>
        <w:t xml:space="preserve"> </w:t>
      </w:r>
      <w:r w:rsidR="00185A85">
        <w:t>various</w:t>
      </w:r>
      <w:r>
        <w:t xml:space="preserve"> attack types.</w:t>
      </w:r>
    </w:p>
    <w:p w14:paraId="78CA662A" w14:textId="07AA9B5F" w:rsidR="000F6CC0" w:rsidRDefault="000F6CC0" w:rsidP="000F6CC0">
      <w:pPr>
        <w:pStyle w:val="Heading2"/>
      </w:pPr>
      <w:bookmarkStart w:id="7" w:name="_Toc211933073"/>
      <w:r>
        <w:t>Data Summary</w:t>
      </w:r>
      <w:bookmarkEnd w:id="7"/>
    </w:p>
    <w:p w14:paraId="5703C14B" w14:textId="3462B1EB" w:rsidR="00D91B01" w:rsidRDefault="00D91B01" w:rsidP="00D91B01">
      <w:pPr>
        <w:pStyle w:val="Heading3"/>
      </w:pPr>
      <w:bookmarkStart w:id="8" w:name="_Toc211933074"/>
      <w:r>
        <w:t>Data Source</w:t>
      </w:r>
      <w:bookmarkEnd w:id="8"/>
    </w:p>
    <w:p w14:paraId="290D6861" w14:textId="367C3F68" w:rsidR="00D91B01" w:rsidRDefault="00D91B01" w:rsidP="00D91B01">
      <w:r>
        <w:t xml:space="preserve">The data will be sourced from the CICIDS2017 dataset </w:t>
      </w:r>
      <w:r>
        <w:fldChar w:fldCharType="begin"/>
      </w:r>
      <w:r>
        <w:instrText xml:space="preserve"> ADDIN ZOTERO_ITEM CSL_CITATION {"citationID":"PeSKHgX4","properties":{"formattedCitation":"(Sharafaldin et al., 2018)","plainCitation":"(Sharafaldin et al., 2018)","noteIndex":0},"citationItems":[{"id":3,"uris":["http://zotero.org/users/local/rq4b5QhS/items/BF2JZK72"],"itemData":{"id":3,"type":"paper-conference","container-title":"Proceedings of the 4th International Conference on Information Systems Security and Privacy","DOI":"10.5220/0006639801080116","event-place":"Funchal, Madeira, Portugal","event-title":"4th International Conference on Information Systems Security and Privacy","ISBN":"978-989-758-282-0","page":"108-116","publisher":"SCITEPRESS - Science and Technology Publications","publisher-place":"Funchal, Madeira, Portugal","source":"DOI.org (Crossref)","title":"Toward Generating a New Intrusion Detection Dataset and Intrusion Traffic Characterization:","title-short":"Toward Generating a New Intrusion Detection Dataset and Intrusion Traffic Characterization","URL":"http://www.scitepress.org/DigitalLibrary/Link.aspx?doi=10.5220/0006639801080116","author":[{"family":"Sharafaldin","given":"Iman"},{"family":"Habibi Lashkari","given":"Arash"},{"family":"Ghorbani","given":"Ali A."}],"accessed":{"date-parts":[["2025",10,20]]},"issued":{"date-parts":[["2018"]]}}}],"schema":"https://github.com/citation-style-language/schema/raw/master/csl-citation.json"} </w:instrText>
      </w:r>
      <w:r>
        <w:fldChar w:fldCharType="separate"/>
      </w:r>
      <w:r w:rsidRPr="00D91B01">
        <w:rPr>
          <w:rFonts w:ascii="Aptos" w:hAnsi="Aptos"/>
        </w:rPr>
        <w:t>(Sharafaldin et al., 2018)</w:t>
      </w:r>
      <w:r>
        <w:fldChar w:fldCharType="end"/>
      </w:r>
      <w:r>
        <w:t xml:space="preserve">, available at </w:t>
      </w:r>
      <w:hyperlink r:id="rId7" w:history="1">
        <w:r w:rsidRPr="004333D2">
          <w:rPr>
            <w:rStyle w:val="Hyperlink"/>
          </w:rPr>
          <w:t>https://www.unb.ca/cic/datasets/ids-2017.html</w:t>
        </w:r>
      </w:hyperlink>
      <w:r>
        <w:t>. This dataset will provide the project with all its data</w:t>
      </w:r>
      <w:r w:rsidR="00185A85">
        <w:t>; no</w:t>
      </w:r>
      <w:r>
        <w:t xml:space="preserve"> data will be collected or simulated.</w:t>
      </w:r>
    </w:p>
    <w:p w14:paraId="66C09DDA" w14:textId="53771291" w:rsidR="00D91B01" w:rsidRDefault="00D91B01" w:rsidP="00D91B01">
      <w:pPr>
        <w:pStyle w:val="Heading3"/>
      </w:pPr>
      <w:bookmarkStart w:id="9" w:name="_Toc211933075"/>
      <w:r>
        <w:t>Data Processing and Management</w:t>
      </w:r>
      <w:bookmarkEnd w:id="9"/>
    </w:p>
    <w:p w14:paraId="75FF902D" w14:textId="500251C3" w:rsidR="00D91B01" w:rsidRDefault="00D91B01" w:rsidP="00D91B01">
      <w:r>
        <w:t>The data will be processed to remove values that prevent it from being effectively used by the XGBoost model. This includes infinite values, a known problem with this dataset, and any other rows with missing values. Columns will have whitespace stripped.</w:t>
      </w:r>
    </w:p>
    <w:p w14:paraId="3B229BCF" w14:textId="3148E1C6" w:rsidR="00D91B01" w:rsidRPr="00D91B01" w:rsidRDefault="00D91B01" w:rsidP="00D91B01">
      <w:r>
        <w:t xml:space="preserve">Since the dataset does not contain personally identifying or sensitive information, there is no need to encrypt </w:t>
      </w:r>
      <w:r w:rsidR="00185A85">
        <w:t>or perform any</w:t>
      </w:r>
      <w:r>
        <w:t xml:space="preserve"> extra security </w:t>
      </w:r>
      <w:r w:rsidR="00185A85">
        <w:t xml:space="preserve">measures </w:t>
      </w:r>
      <w:r>
        <w:t>on the data.</w:t>
      </w:r>
    </w:p>
    <w:p w14:paraId="049F150E" w14:textId="4456BAF4" w:rsidR="00CC35FF" w:rsidRDefault="00CC35FF" w:rsidP="00CC35FF">
      <w:pPr>
        <w:pStyle w:val="Heading3"/>
      </w:pPr>
      <w:bookmarkStart w:id="10" w:name="_Toc211933076"/>
      <w:r>
        <w:lastRenderedPageBreak/>
        <w:t>Relevance of Data</w:t>
      </w:r>
      <w:bookmarkEnd w:id="10"/>
    </w:p>
    <w:p w14:paraId="16CD1DCF" w14:textId="1668B8B2" w:rsidR="00D91B01" w:rsidRDefault="00D91B01" w:rsidP="00CC35FF">
      <w:r>
        <w:t>The dataset contains traffic patterns that are difficult to collect from a real-world environment. By using the CICIDS2017 dataset, the resulting model will be able to classify many more attacks.</w:t>
      </w:r>
    </w:p>
    <w:p w14:paraId="00C1CDFA" w14:textId="7FC68DD6" w:rsidR="00D91B01" w:rsidRPr="00CC35FF" w:rsidRDefault="00754B7E" w:rsidP="00CC35FF">
      <w:r>
        <w:t>Due to the domain context of an IDS dataset, outliers represent essential information that the model must learn from. Therefore, outliers are not explicitly removed from the dataset. Additionally</w:t>
      </w:r>
      <w:r w:rsidR="00185A85">
        <w:t>,</w:t>
      </w:r>
      <w:r>
        <w:t xml:space="preserve"> the XGBoost algorithm, due to its design, </w:t>
      </w:r>
      <w:r w:rsidR="00185A85">
        <w:t>is robust</w:t>
      </w:r>
      <w:r>
        <w:t xml:space="preserve"> to outliers. Consequently</w:t>
      </w:r>
      <w:r w:rsidR="00CE20FC">
        <w:t xml:space="preserve">, </w:t>
      </w:r>
      <w:r w:rsidR="008056F7">
        <w:t>eliminating outliers would be less necessary even if outliers were not crucial to the model’s performance in this context</w:t>
      </w:r>
      <w:r>
        <w:t>.</w:t>
      </w:r>
    </w:p>
    <w:p w14:paraId="6837112F" w14:textId="402C755C" w:rsidR="00C955F9" w:rsidRDefault="00C955F9" w:rsidP="00C955F9">
      <w:pPr>
        <w:pStyle w:val="Heading3"/>
      </w:pPr>
      <w:bookmarkStart w:id="11" w:name="_Toc211933077"/>
      <w:r>
        <w:t>Legal and Ethical Concerns</w:t>
      </w:r>
      <w:bookmarkEnd w:id="11"/>
    </w:p>
    <w:p w14:paraId="32F4DB1D" w14:textId="799A7B52" w:rsidR="00C955F9" w:rsidRDefault="00C955F9" w:rsidP="00C955F9">
      <w:r>
        <w:t xml:space="preserve">The only legal concern regarding this dataset is that </w:t>
      </w:r>
      <w:r w:rsidR="00185A85">
        <w:t>the authors do not specify commercial use</w:t>
      </w:r>
      <w:r>
        <w:t xml:space="preserve">. The authors describe the dataset as being made available for researchers. When downloading the dataset, researchers must list their name, contact information, organization/company, job title, and country. It could be inferred that the authors are </w:t>
      </w:r>
      <w:r w:rsidR="00CC35FF">
        <w:t>OK</w:t>
      </w:r>
      <w:r>
        <w:t xml:space="preserve"> with commercial use, considering that they have not indicated otherwise and have made no attempt to dissuade such usage.</w:t>
      </w:r>
    </w:p>
    <w:p w14:paraId="56BD5AF6" w14:textId="5ADFFB23" w:rsidR="00C955F9" w:rsidRPr="00FA63B6" w:rsidRDefault="00C955F9" w:rsidP="00C955F9">
      <w:r>
        <w:t xml:space="preserve">There are no clear and immediate ethical concerns with this dataset. The </w:t>
      </w:r>
      <w:r w:rsidR="00185A85">
        <w:t>authors</w:t>
      </w:r>
      <w:r>
        <w:t xml:space="preserve"> constructed a simulated network and performed controlled attacks against hardware they owned and operated. No unconsenting individuals were involved in creating this dataset, and the dataset does not contain any personally identifying or sensitive information.</w:t>
      </w:r>
    </w:p>
    <w:p w14:paraId="78E6DCD0" w14:textId="17218427" w:rsidR="000F6CC0" w:rsidRDefault="000F6CC0" w:rsidP="000F6CC0">
      <w:pPr>
        <w:pStyle w:val="Heading2"/>
      </w:pPr>
      <w:bookmarkStart w:id="12" w:name="_Toc211933078"/>
      <w:r>
        <w:t>Implementation</w:t>
      </w:r>
      <w:bookmarkEnd w:id="12"/>
    </w:p>
    <w:p w14:paraId="3BA436E2" w14:textId="45A91772" w:rsidR="00E82E60" w:rsidRPr="00E82E60" w:rsidRDefault="00E82E60" w:rsidP="00E82E60">
      <w:r>
        <w:t>The industry standard methodology</w:t>
      </w:r>
      <w:r w:rsidR="00D56D94">
        <w:t xml:space="preserve"> to be used in this project is CRISP-DM. During business understanding, project objectives will be clarified</w:t>
      </w:r>
      <w:r w:rsidR="00185A85">
        <w:t>,</w:t>
      </w:r>
      <w:r w:rsidR="00D56D94">
        <w:t xml:space="preserve"> and requirements will be translated into the problem definition. Machine learning effort will be aligned with business goals. During the data understanding phase, initial data will be collected (the dataset will be downloaded), and the dataset will be explored to identify quality issues and form initial hypotheses. </w:t>
      </w:r>
      <w:r w:rsidR="00185A85">
        <w:t>It will be cleaned and integrated into the project’s codebase to prepare the data</w:t>
      </w:r>
      <w:r w:rsidR="00D56D94">
        <w:t>. During the modeling phase, the XGBoost algorithm will be applied to the data, and a model will be learned from the dataset. After this phase, the model will undergo an evaluation phase, wherein it will be determined if model settings must be tuned (hyperparameter tuning</w:t>
      </w:r>
      <w:r w:rsidR="00185A85">
        <w:t>,</w:t>
      </w:r>
      <w:r w:rsidR="00D56D94">
        <w:t xml:space="preserve"> for instance), and the performance will be evaluated using a suite of metrics. Finally, in the deployment phase, a </w:t>
      </w:r>
      <w:r w:rsidR="00185A85">
        <w:t>command-line</w:t>
      </w:r>
      <w:r w:rsidR="00D56D94">
        <w:t xml:space="preserve"> interface will be constructed that allows end-users to </w:t>
      </w:r>
      <w:r w:rsidR="00185A85">
        <w:t>make inferences</w:t>
      </w:r>
      <w:r w:rsidR="00D56D94">
        <w:t xml:space="preserve"> </w:t>
      </w:r>
      <w:r w:rsidR="00185A85">
        <w:t xml:space="preserve">on </w:t>
      </w:r>
      <w:r w:rsidR="00D56D94">
        <w:t>traffic flows using the model.</w:t>
      </w:r>
    </w:p>
    <w:p w14:paraId="17343880" w14:textId="4DD9E276" w:rsidR="000F6CC0" w:rsidRDefault="000F6CC0" w:rsidP="000F6CC0">
      <w:pPr>
        <w:pStyle w:val="Heading2"/>
      </w:pPr>
      <w:bookmarkStart w:id="13" w:name="_Toc211933079"/>
      <w:r>
        <w:lastRenderedPageBreak/>
        <w:t>Timeline</w:t>
      </w:r>
      <w:bookmarkEnd w:id="13"/>
    </w:p>
    <w:tbl>
      <w:tblPr>
        <w:tblStyle w:val="TableGrid"/>
        <w:tblW w:w="0" w:type="auto"/>
        <w:tblLayout w:type="fixed"/>
        <w:tblLook w:val="04A0" w:firstRow="1" w:lastRow="0" w:firstColumn="1" w:lastColumn="0" w:noHBand="0" w:noVBand="1"/>
      </w:tblPr>
      <w:tblGrid>
        <w:gridCol w:w="2065"/>
        <w:gridCol w:w="1890"/>
        <w:gridCol w:w="1710"/>
        <w:gridCol w:w="2250"/>
        <w:gridCol w:w="1435"/>
      </w:tblGrid>
      <w:tr w:rsidR="006939F1" w14:paraId="2C0CA497" w14:textId="77777777" w:rsidTr="006F7561">
        <w:trPr>
          <w:trHeight w:val="269"/>
        </w:trPr>
        <w:tc>
          <w:tcPr>
            <w:tcW w:w="2065" w:type="dxa"/>
          </w:tcPr>
          <w:p w14:paraId="35275576" w14:textId="268F2DA2" w:rsidR="006939F1" w:rsidRPr="006F7561" w:rsidRDefault="006939F1" w:rsidP="006939F1">
            <w:pPr>
              <w:rPr>
                <w:b/>
                <w:bCs/>
              </w:rPr>
            </w:pPr>
            <w:r w:rsidRPr="006F7561">
              <w:rPr>
                <w:b/>
                <w:bCs/>
              </w:rPr>
              <w:t>Milestone</w:t>
            </w:r>
          </w:p>
        </w:tc>
        <w:tc>
          <w:tcPr>
            <w:tcW w:w="1890" w:type="dxa"/>
          </w:tcPr>
          <w:p w14:paraId="410666A2" w14:textId="37EF8351" w:rsidR="006939F1" w:rsidRPr="006F7561" w:rsidRDefault="006939F1" w:rsidP="006939F1">
            <w:pPr>
              <w:rPr>
                <w:b/>
                <w:bCs/>
              </w:rPr>
            </w:pPr>
            <w:r w:rsidRPr="006F7561">
              <w:rPr>
                <w:b/>
                <w:bCs/>
              </w:rPr>
              <w:t>Dependencies</w:t>
            </w:r>
          </w:p>
        </w:tc>
        <w:tc>
          <w:tcPr>
            <w:tcW w:w="1710" w:type="dxa"/>
          </w:tcPr>
          <w:p w14:paraId="2D9C3BBB" w14:textId="3845A748" w:rsidR="006939F1" w:rsidRPr="006F7561" w:rsidRDefault="006939F1" w:rsidP="006939F1">
            <w:pPr>
              <w:rPr>
                <w:b/>
                <w:bCs/>
              </w:rPr>
            </w:pPr>
            <w:r w:rsidRPr="006F7561">
              <w:rPr>
                <w:b/>
                <w:bCs/>
              </w:rPr>
              <w:t>Resources</w:t>
            </w:r>
          </w:p>
        </w:tc>
        <w:tc>
          <w:tcPr>
            <w:tcW w:w="2250" w:type="dxa"/>
          </w:tcPr>
          <w:p w14:paraId="5DAC3778" w14:textId="1BEB4185" w:rsidR="006939F1" w:rsidRPr="006F7561" w:rsidRDefault="006939F1" w:rsidP="006939F1">
            <w:pPr>
              <w:rPr>
                <w:b/>
                <w:bCs/>
              </w:rPr>
            </w:pPr>
            <w:r w:rsidRPr="006F7561">
              <w:rPr>
                <w:b/>
                <w:bCs/>
              </w:rPr>
              <w:t>Start and End Date</w:t>
            </w:r>
          </w:p>
        </w:tc>
        <w:tc>
          <w:tcPr>
            <w:tcW w:w="1435" w:type="dxa"/>
          </w:tcPr>
          <w:p w14:paraId="7B920667" w14:textId="31E5C30E" w:rsidR="006939F1" w:rsidRPr="006F7561" w:rsidRDefault="006939F1" w:rsidP="006939F1">
            <w:pPr>
              <w:rPr>
                <w:b/>
                <w:bCs/>
              </w:rPr>
            </w:pPr>
            <w:r w:rsidRPr="006F7561">
              <w:rPr>
                <w:b/>
                <w:bCs/>
              </w:rPr>
              <w:t>Duration</w:t>
            </w:r>
          </w:p>
        </w:tc>
      </w:tr>
      <w:tr w:rsidR="006939F1" w14:paraId="264D9F41" w14:textId="77777777" w:rsidTr="006F7561">
        <w:trPr>
          <w:trHeight w:val="351"/>
        </w:trPr>
        <w:tc>
          <w:tcPr>
            <w:tcW w:w="2065" w:type="dxa"/>
          </w:tcPr>
          <w:p w14:paraId="7C130267" w14:textId="265B4638" w:rsidR="006939F1" w:rsidRPr="006F7561" w:rsidRDefault="00754B7E" w:rsidP="006939F1">
            <w:pPr>
              <w:rPr>
                <w:b/>
                <w:bCs/>
              </w:rPr>
            </w:pPr>
            <w:r w:rsidRPr="006F7561">
              <w:rPr>
                <w:b/>
                <w:bCs/>
              </w:rPr>
              <w:t>Environment and Data Acquisition</w:t>
            </w:r>
          </w:p>
        </w:tc>
        <w:tc>
          <w:tcPr>
            <w:tcW w:w="1890" w:type="dxa"/>
          </w:tcPr>
          <w:p w14:paraId="0050298D" w14:textId="53153BB8" w:rsidR="006939F1" w:rsidRDefault="00754B7E" w:rsidP="006939F1">
            <w:r>
              <w:t>NA</w:t>
            </w:r>
          </w:p>
        </w:tc>
        <w:tc>
          <w:tcPr>
            <w:tcW w:w="1710" w:type="dxa"/>
          </w:tcPr>
          <w:p w14:paraId="1E56AAB7" w14:textId="10E2E896" w:rsidR="006939F1" w:rsidRDefault="00754B7E" w:rsidP="006939F1">
            <w:r>
              <w:t>Computer, Python environment, Internet access</w:t>
            </w:r>
          </w:p>
        </w:tc>
        <w:tc>
          <w:tcPr>
            <w:tcW w:w="2250" w:type="dxa"/>
          </w:tcPr>
          <w:p w14:paraId="7DDFF390" w14:textId="6E6D3655" w:rsidR="006939F1" w:rsidRDefault="00754B7E" w:rsidP="006939F1">
            <w:r>
              <w:t>202</w:t>
            </w:r>
            <w:r w:rsidR="006F7561">
              <w:t>6</w:t>
            </w:r>
            <w:r>
              <w:t>-</w:t>
            </w:r>
            <w:r w:rsidR="006F7561">
              <w:t>01</w:t>
            </w:r>
            <w:r>
              <w:t>-</w:t>
            </w:r>
            <w:r w:rsidR="006F7561">
              <w:t>05</w:t>
            </w:r>
            <w:r>
              <w:t xml:space="preserve"> to 202</w:t>
            </w:r>
            <w:r w:rsidR="006F7561">
              <w:t>6</w:t>
            </w:r>
            <w:r>
              <w:t>-</w:t>
            </w:r>
            <w:r w:rsidR="006F7561">
              <w:t>01</w:t>
            </w:r>
            <w:r>
              <w:t>-</w:t>
            </w:r>
            <w:r w:rsidR="006F7561">
              <w:t>05</w:t>
            </w:r>
          </w:p>
        </w:tc>
        <w:tc>
          <w:tcPr>
            <w:tcW w:w="1435" w:type="dxa"/>
          </w:tcPr>
          <w:p w14:paraId="28E2F7EA" w14:textId="1755010E" w:rsidR="006939F1" w:rsidRDefault="00754B7E" w:rsidP="006939F1">
            <w:r>
              <w:t>1 day</w:t>
            </w:r>
          </w:p>
        </w:tc>
      </w:tr>
      <w:tr w:rsidR="006939F1" w14:paraId="1B9D7BE5" w14:textId="77777777" w:rsidTr="006F7561">
        <w:trPr>
          <w:trHeight w:val="351"/>
        </w:trPr>
        <w:tc>
          <w:tcPr>
            <w:tcW w:w="2065" w:type="dxa"/>
          </w:tcPr>
          <w:p w14:paraId="0AE352E3" w14:textId="48A7E0A3" w:rsidR="006939F1" w:rsidRPr="006F7561" w:rsidRDefault="00754B7E" w:rsidP="006939F1">
            <w:pPr>
              <w:rPr>
                <w:b/>
                <w:bCs/>
              </w:rPr>
            </w:pPr>
            <w:r w:rsidRPr="006F7561">
              <w:rPr>
                <w:b/>
                <w:bCs/>
              </w:rPr>
              <w:t>EDA &amp; Cleaning</w:t>
            </w:r>
          </w:p>
        </w:tc>
        <w:tc>
          <w:tcPr>
            <w:tcW w:w="1890" w:type="dxa"/>
          </w:tcPr>
          <w:p w14:paraId="4DEF92E0" w14:textId="73BB9D08" w:rsidR="006939F1" w:rsidRDefault="00754B7E" w:rsidP="006939F1">
            <w:r>
              <w:t>Milestone 1</w:t>
            </w:r>
            <w:r w:rsidR="006F7561">
              <w:t xml:space="preserve"> completed</w:t>
            </w:r>
            <w:r>
              <w:t>: successful dataset downloaded</w:t>
            </w:r>
          </w:p>
        </w:tc>
        <w:tc>
          <w:tcPr>
            <w:tcW w:w="1710" w:type="dxa"/>
          </w:tcPr>
          <w:p w14:paraId="7AE26EFE" w14:textId="02EE6C4D" w:rsidR="006939F1" w:rsidRDefault="00754B7E" w:rsidP="006939F1">
            <w:r>
              <w:t>VS Code, Pandas, NumPy, Matplotlib, Seaborn</w:t>
            </w:r>
          </w:p>
        </w:tc>
        <w:tc>
          <w:tcPr>
            <w:tcW w:w="2250" w:type="dxa"/>
          </w:tcPr>
          <w:p w14:paraId="5BC8FB63" w14:textId="6A92DC9B" w:rsidR="006939F1" w:rsidRDefault="00754B7E" w:rsidP="006939F1">
            <w:r>
              <w:t>202</w:t>
            </w:r>
            <w:r w:rsidR="006F7561">
              <w:t>6</w:t>
            </w:r>
            <w:r>
              <w:t>-</w:t>
            </w:r>
            <w:r w:rsidR="006F7561">
              <w:t>01</w:t>
            </w:r>
            <w:r>
              <w:t>-</w:t>
            </w:r>
            <w:r w:rsidR="006F7561">
              <w:t>06</w:t>
            </w:r>
            <w:r>
              <w:t xml:space="preserve"> to 202</w:t>
            </w:r>
            <w:r w:rsidR="006F7561">
              <w:t>6</w:t>
            </w:r>
            <w:r>
              <w:t>-</w:t>
            </w:r>
            <w:r w:rsidR="006F7561">
              <w:t>01</w:t>
            </w:r>
            <w:r>
              <w:t>-</w:t>
            </w:r>
            <w:r w:rsidR="006F7561">
              <w:t>06</w:t>
            </w:r>
          </w:p>
        </w:tc>
        <w:tc>
          <w:tcPr>
            <w:tcW w:w="1435" w:type="dxa"/>
          </w:tcPr>
          <w:p w14:paraId="42DFB7DD" w14:textId="1F05D7FF" w:rsidR="006939F1" w:rsidRDefault="00754B7E" w:rsidP="006939F1">
            <w:r>
              <w:t>1 day</w:t>
            </w:r>
          </w:p>
        </w:tc>
      </w:tr>
      <w:tr w:rsidR="006939F1" w14:paraId="2F814014" w14:textId="77777777" w:rsidTr="006F7561">
        <w:trPr>
          <w:trHeight w:val="351"/>
        </w:trPr>
        <w:tc>
          <w:tcPr>
            <w:tcW w:w="2065" w:type="dxa"/>
          </w:tcPr>
          <w:p w14:paraId="03A6B52B" w14:textId="08274A92" w:rsidR="006939F1" w:rsidRPr="006F7561" w:rsidRDefault="00754B7E" w:rsidP="006939F1">
            <w:pPr>
              <w:rPr>
                <w:b/>
                <w:bCs/>
              </w:rPr>
            </w:pPr>
            <w:r w:rsidRPr="006F7561">
              <w:rPr>
                <w:b/>
                <w:bCs/>
              </w:rPr>
              <w:t>Preprocessing and Feature Engineering</w:t>
            </w:r>
          </w:p>
        </w:tc>
        <w:tc>
          <w:tcPr>
            <w:tcW w:w="1890" w:type="dxa"/>
          </w:tcPr>
          <w:p w14:paraId="2D80F635" w14:textId="7B0941DF" w:rsidR="006939F1" w:rsidRDefault="00754B7E" w:rsidP="006939F1">
            <w:r>
              <w:t>Milestone 2</w:t>
            </w:r>
            <w:r w:rsidR="006F7561">
              <w:t xml:space="preserve"> completed</w:t>
            </w:r>
            <w:r>
              <w:t>: the identification of missing values, irrelevant features, and data types</w:t>
            </w:r>
          </w:p>
        </w:tc>
        <w:tc>
          <w:tcPr>
            <w:tcW w:w="1710" w:type="dxa"/>
          </w:tcPr>
          <w:p w14:paraId="477222F3" w14:textId="3BAB1189" w:rsidR="006939F1" w:rsidRDefault="00754B7E" w:rsidP="006939F1">
            <w:r>
              <w:t xml:space="preserve">Scikit-learn Standard Scalar &amp; </w:t>
            </w:r>
            <w:proofErr w:type="spellStart"/>
            <w:r>
              <w:t>LabelEncoder</w:t>
            </w:r>
            <w:proofErr w:type="spellEnd"/>
            <w:r>
              <w:t>, SMOTE</w:t>
            </w:r>
          </w:p>
        </w:tc>
        <w:tc>
          <w:tcPr>
            <w:tcW w:w="2250" w:type="dxa"/>
          </w:tcPr>
          <w:p w14:paraId="00B39A00" w14:textId="46C077C3" w:rsidR="006939F1" w:rsidRDefault="00754B7E" w:rsidP="006939F1">
            <w:r>
              <w:t>202</w:t>
            </w:r>
            <w:r w:rsidR="006F7561">
              <w:t>6</w:t>
            </w:r>
            <w:r>
              <w:t>-</w:t>
            </w:r>
            <w:r w:rsidR="006F7561">
              <w:t>01</w:t>
            </w:r>
            <w:r>
              <w:t>-</w:t>
            </w:r>
            <w:r w:rsidR="006F7561">
              <w:t>07</w:t>
            </w:r>
            <w:r>
              <w:t xml:space="preserve"> to 202</w:t>
            </w:r>
            <w:r w:rsidR="006F7561">
              <w:t>6</w:t>
            </w:r>
            <w:r>
              <w:t>-</w:t>
            </w:r>
            <w:r w:rsidR="006F7561">
              <w:t>01</w:t>
            </w:r>
            <w:r>
              <w:t>-</w:t>
            </w:r>
            <w:r w:rsidR="006F7561">
              <w:t>09</w:t>
            </w:r>
          </w:p>
        </w:tc>
        <w:tc>
          <w:tcPr>
            <w:tcW w:w="1435" w:type="dxa"/>
          </w:tcPr>
          <w:p w14:paraId="328B9288" w14:textId="10E44FAC" w:rsidR="006939F1" w:rsidRDefault="006F7561" w:rsidP="006939F1">
            <w:r>
              <w:t>3</w:t>
            </w:r>
            <w:r w:rsidR="00754B7E">
              <w:t xml:space="preserve"> day</w:t>
            </w:r>
            <w:r>
              <w:t>s</w:t>
            </w:r>
          </w:p>
        </w:tc>
      </w:tr>
      <w:tr w:rsidR="006939F1" w14:paraId="03A18900" w14:textId="77777777" w:rsidTr="006F7561">
        <w:trPr>
          <w:trHeight w:val="363"/>
        </w:trPr>
        <w:tc>
          <w:tcPr>
            <w:tcW w:w="2065" w:type="dxa"/>
          </w:tcPr>
          <w:p w14:paraId="0C83FC7C" w14:textId="16FD69BD" w:rsidR="006939F1" w:rsidRPr="006F7561" w:rsidRDefault="006F7561" w:rsidP="006939F1">
            <w:pPr>
              <w:rPr>
                <w:b/>
                <w:bCs/>
              </w:rPr>
            </w:pPr>
            <w:r w:rsidRPr="006F7561">
              <w:rPr>
                <w:b/>
                <w:bCs/>
              </w:rPr>
              <w:t>XGBoost Model Training</w:t>
            </w:r>
          </w:p>
        </w:tc>
        <w:tc>
          <w:tcPr>
            <w:tcW w:w="1890" w:type="dxa"/>
          </w:tcPr>
          <w:p w14:paraId="3E79E3E2" w14:textId="0AAA4C12" w:rsidR="006939F1" w:rsidRDefault="006F7561" w:rsidP="006939F1">
            <w:r>
              <w:t>Milestone 3 completed: preprocessing completed</w:t>
            </w:r>
          </w:p>
        </w:tc>
        <w:tc>
          <w:tcPr>
            <w:tcW w:w="1710" w:type="dxa"/>
          </w:tcPr>
          <w:p w14:paraId="65282FD6" w14:textId="2DCE2317" w:rsidR="006939F1" w:rsidRDefault="006F7561" w:rsidP="006939F1">
            <w:r>
              <w:t>XGBoost, CPU/GPU compute resources</w:t>
            </w:r>
          </w:p>
        </w:tc>
        <w:tc>
          <w:tcPr>
            <w:tcW w:w="2250" w:type="dxa"/>
          </w:tcPr>
          <w:p w14:paraId="51C023AC" w14:textId="57D72186" w:rsidR="006939F1" w:rsidRDefault="006F7561" w:rsidP="006939F1">
            <w:r>
              <w:t>2026-01-12 to 2026-01-16</w:t>
            </w:r>
          </w:p>
        </w:tc>
        <w:tc>
          <w:tcPr>
            <w:tcW w:w="1435" w:type="dxa"/>
          </w:tcPr>
          <w:p w14:paraId="1F2FB0E2" w14:textId="06620097" w:rsidR="006939F1" w:rsidRDefault="006F7561" w:rsidP="006939F1">
            <w:r>
              <w:t>5</w:t>
            </w:r>
            <w:r w:rsidR="00754B7E">
              <w:t xml:space="preserve"> day</w:t>
            </w:r>
            <w:r>
              <w:t>s</w:t>
            </w:r>
          </w:p>
        </w:tc>
      </w:tr>
      <w:tr w:rsidR="006939F1" w14:paraId="4E9C4A40" w14:textId="77777777" w:rsidTr="006F7561">
        <w:trPr>
          <w:trHeight w:val="351"/>
        </w:trPr>
        <w:tc>
          <w:tcPr>
            <w:tcW w:w="2065" w:type="dxa"/>
          </w:tcPr>
          <w:p w14:paraId="67116FA2" w14:textId="65FB5427" w:rsidR="006939F1" w:rsidRPr="006F7561" w:rsidRDefault="006F7561" w:rsidP="006939F1">
            <w:pPr>
              <w:rPr>
                <w:b/>
                <w:bCs/>
              </w:rPr>
            </w:pPr>
            <w:r w:rsidRPr="006F7561">
              <w:rPr>
                <w:b/>
                <w:bCs/>
              </w:rPr>
              <w:t>Final Model Training and Evaluation</w:t>
            </w:r>
          </w:p>
        </w:tc>
        <w:tc>
          <w:tcPr>
            <w:tcW w:w="1890" w:type="dxa"/>
          </w:tcPr>
          <w:p w14:paraId="22F48141" w14:textId="6D62EFDC" w:rsidR="006939F1" w:rsidRDefault="006F7561" w:rsidP="006939F1">
            <w:r>
              <w:t>Milestone 4 completed: XGBoost model trained</w:t>
            </w:r>
          </w:p>
        </w:tc>
        <w:tc>
          <w:tcPr>
            <w:tcW w:w="1710" w:type="dxa"/>
          </w:tcPr>
          <w:p w14:paraId="190F6791" w14:textId="2EE0FCB2" w:rsidR="006939F1" w:rsidRDefault="006F7561" w:rsidP="006939F1">
            <w:r>
              <w:t>XGBoost model, evaluation scripts</w:t>
            </w:r>
          </w:p>
        </w:tc>
        <w:tc>
          <w:tcPr>
            <w:tcW w:w="2250" w:type="dxa"/>
          </w:tcPr>
          <w:p w14:paraId="7F04EE0E" w14:textId="15FEA70A" w:rsidR="006939F1" w:rsidRDefault="006F7561" w:rsidP="006939F1">
            <w:r>
              <w:t>2026-01-19 to 2026-01-23</w:t>
            </w:r>
          </w:p>
        </w:tc>
        <w:tc>
          <w:tcPr>
            <w:tcW w:w="1435" w:type="dxa"/>
          </w:tcPr>
          <w:p w14:paraId="023F39E2" w14:textId="19A6C4CD" w:rsidR="006F7561" w:rsidRDefault="006F7561" w:rsidP="006939F1">
            <w:r>
              <w:t>5 days</w:t>
            </w:r>
          </w:p>
        </w:tc>
      </w:tr>
      <w:tr w:rsidR="006F7561" w14:paraId="4F912C32" w14:textId="77777777" w:rsidTr="006F7561">
        <w:trPr>
          <w:trHeight w:val="351"/>
        </w:trPr>
        <w:tc>
          <w:tcPr>
            <w:tcW w:w="2065" w:type="dxa"/>
          </w:tcPr>
          <w:p w14:paraId="2A8F6BA6" w14:textId="31526AF2" w:rsidR="006F7561" w:rsidRPr="006F7561" w:rsidRDefault="006F7561" w:rsidP="006939F1">
            <w:pPr>
              <w:rPr>
                <w:b/>
                <w:bCs/>
              </w:rPr>
            </w:pPr>
            <w:r w:rsidRPr="006F7561">
              <w:rPr>
                <w:b/>
                <w:bCs/>
              </w:rPr>
              <w:t>Documentation and Conclusion</w:t>
            </w:r>
          </w:p>
        </w:tc>
        <w:tc>
          <w:tcPr>
            <w:tcW w:w="1890" w:type="dxa"/>
          </w:tcPr>
          <w:p w14:paraId="5B218F40" w14:textId="754A4D5C" w:rsidR="006F7561" w:rsidRDefault="006F7561" w:rsidP="006939F1">
            <w:r>
              <w:t>Milestone 5 completed: final model trained and evaluated</w:t>
            </w:r>
          </w:p>
        </w:tc>
        <w:tc>
          <w:tcPr>
            <w:tcW w:w="1710" w:type="dxa"/>
          </w:tcPr>
          <w:p w14:paraId="3181832F" w14:textId="0FC19CDC" w:rsidR="006F7561" w:rsidRDefault="006F7561" w:rsidP="006939F1">
            <w:r>
              <w:t>Microsoft Word</w:t>
            </w:r>
          </w:p>
        </w:tc>
        <w:tc>
          <w:tcPr>
            <w:tcW w:w="2250" w:type="dxa"/>
          </w:tcPr>
          <w:p w14:paraId="5092825B" w14:textId="593A013D" w:rsidR="006F7561" w:rsidRDefault="006F7561" w:rsidP="006939F1">
            <w:r>
              <w:t>2026-01-26 to 2026-01-30</w:t>
            </w:r>
          </w:p>
        </w:tc>
        <w:tc>
          <w:tcPr>
            <w:tcW w:w="1435" w:type="dxa"/>
          </w:tcPr>
          <w:p w14:paraId="1F9FC68F" w14:textId="2E76C80F" w:rsidR="006F7561" w:rsidRDefault="006F7561" w:rsidP="006939F1">
            <w:r>
              <w:t>5 days</w:t>
            </w:r>
          </w:p>
        </w:tc>
      </w:tr>
    </w:tbl>
    <w:p w14:paraId="3ED9AEDE" w14:textId="77777777" w:rsidR="006939F1" w:rsidRPr="006939F1" w:rsidRDefault="006939F1" w:rsidP="006939F1"/>
    <w:p w14:paraId="16B512EE" w14:textId="5D2124FB" w:rsidR="000F6CC0" w:rsidRDefault="000F6CC0" w:rsidP="000F6CC0">
      <w:pPr>
        <w:pStyle w:val="Heading2"/>
      </w:pPr>
      <w:bookmarkStart w:id="14" w:name="_Toc211933080"/>
      <w:r>
        <w:t>Evaluation Plan</w:t>
      </w:r>
      <w:bookmarkEnd w:id="14"/>
    </w:p>
    <w:p w14:paraId="478B3803" w14:textId="36D41008" w:rsidR="006F7561" w:rsidRDefault="006F7561" w:rsidP="006F7561">
      <w:r>
        <w:t>The verification methods for each stage of CRISP-DM applied to this project</w:t>
      </w:r>
      <w:r w:rsidR="00950C22">
        <w:t xml:space="preserve"> </w:t>
      </w:r>
      <w:r w:rsidR="00185A85">
        <w:t>follow</w:t>
      </w:r>
      <w:r w:rsidR="00950C22">
        <w:t>:</w:t>
      </w:r>
    </w:p>
    <w:p w14:paraId="69E7BAF2" w14:textId="3672D2B1" w:rsidR="00950C22" w:rsidRDefault="00950C22" w:rsidP="006F7561">
      <w:r>
        <w:t xml:space="preserve">In business understanding, the key </w:t>
      </w:r>
      <w:r w:rsidR="00185A85">
        <w:t>deliverables are</w:t>
      </w:r>
      <w:r>
        <w:t xml:space="preserve"> a project charter and success criteria. This means that project stakeholders have reviewed and signed off on a document that aligns the business problem with the proposed ML task (in this case, multi-class classification). In data understanding, the key deliverable will be a data quality report generated through exploratory data analysis scripts and visualizations. These artifacts will </w:t>
      </w:r>
      <w:r>
        <w:lastRenderedPageBreak/>
        <w:t>help guide the machine learning engineer and confirm data structure, type, distribution, and correlation. Verification for this stage passes if data quality is deemed sufficient.</w:t>
      </w:r>
    </w:p>
    <w:p w14:paraId="7609A32A" w14:textId="4F9D6B0F" w:rsidR="00950C22" w:rsidRDefault="00185A85" w:rsidP="006F7561">
      <w:r>
        <w:t>The key deliverable will be a generated and processed dataset during data preparation</w:t>
      </w:r>
      <w:r w:rsidR="00950C22">
        <w:t>. This dataset will be created through a transformation pipeline that processes the data to remove unusable values</w:t>
      </w:r>
      <w:r>
        <w:t xml:space="preserve"> and scales, encodes the data to work better with the XGBoost algorithm, and splits</w:t>
      </w:r>
      <w:r w:rsidR="00950C22">
        <w:t xml:space="preserve"> the dataset into train, test, and validation subsets. Verification for this phase passes if the dataset is partitioned and ready for model input.</w:t>
      </w:r>
    </w:p>
    <w:p w14:paraId="315344DE" w14:textId="614F712B" w:rsidR="00950C22" w:rsidRDefault="00950C22" w:rsidP="006F7561">
      <w:r>
        <w:t>During the modeling phase, the key deliverable will be a trained model. This model will be created from the training set, and its performance will be evaluated with the validation to tune the model’s hyperparameters. The performance on the testing set will be used to determine if verification for this phase passes.</w:t>
      </w:r>
    </w:p>
    <w:p w14:paraId="069F89CA" w14:textId="38E2C3DE" w:rsidR="00950C22" w:rsidRDefault="00185A85" w:rsidP="006F7561">
      <w:r>
        <w:t>The key deliverable will be a final performance report during the evaluation phase</w:t>
      </w:r>
      <w:r w:rsidR="00950C22">
        <w:t xml:space="preserve">. This report will contain </w:t>
      </w:r>
      <w:r w:rsidR="00626565">
        <w:t xml:space="preserve">the results of the metrics used for this machine learning project. Verification for this stage passes if the model performs to </w:t>
      </w:r>
      <w:r>
        <w:t xml:space="preserve">the </w:t>
      </w:r>
      <w:r w:rsidR="00626565">
        <w:t>desired standards.</w:t>
      </w:r>
    </w:p>
    <w:p w14:paraId="3B6C8F91" w14:textId="1EBABF31" w:rsidR="00626565" w:rsidRDefault="00626565" w:rsidP="006F7561">
      <w:r>
        <w:t xml:space="preserve">During the deployment phase, the key deliverable is a </w:t>
      </w:r>
      <w:r w:rsidR="00185A85">
        <w:t>command-line</w:t>
      </w:r>
      <w:r>
        <w:t xml:space="preserve"> interface. This CLI allows end-users to use the model in inference mode to detect hostile traffic from traffic flows. Verification for this stage will pass if such a CLI is provided.</w:t>
      </w:r>
    </w:p>
    <w:p w14:paraId="35470F05" w14:textId="671D38C9" w:rsidR="003829F9" w:rsidRPr="006F7561" w:rsidRDefault="003829F9" w:rsidP="006F7561">
      <w:r>
        <w:t>The validation for the project, to be used upon completion</w:t>
      </w:r>
      <w:r w:rsidR="00185A85">
        <w:t>,</w:t>
      </w:r>
      <w:r>
        <w:t xml:space="preserve"> </w:t>
      </w:r>
      <w:r w:rsidR="00CE20FC">
        <w:t>involves</w:t>
      </w:r>
      <w:r>
        <w:t xml:space="preserve"> evaluating the project with the test set and acquiring the technical performance metrics. These metrics are accuracy, precision, recall, and F1-score.</w:t>
      </w:r>
    </w:p>
    <w:p w14:paraId="6D724DAB" w14:textId="732E869D" w:rsidR="000F6CC0" w:rsidRDefault="000F6CC0" w:rsidP="000F6CC0">
      <w:pPr>
        <w:pStyle w:val="Heading2"/>
      </w:pPr>
      <w:bookmarkStart w:id="15" w:name="_Toc211933081"/>
      <w:r>
        <w:t>Costs</w:t>
      </w:r>
      <w:bookmarkEnd w:id="15"/>
    </w:p>
    <w:p w14:paraId="6FA5C045" w14:textId="461A2E42" w:rsidR="006939F1" w:rsidRDefault="006939F1" w:rsidP="006939F1">
      <w:r>
        <w:t xml:space="preserve">Hardware costs are limited to the computer </w:t>
      </w:r>
      <w:r w:rsidR="00185A85">
        <w:t>on which the machine learning engineers work</w:t>
      </w:r>
      <w:r>
        <w:t xml:space="preserve">. A suitable MacBook Air costs approximately $1,500. A desktop computer with a GPU is </w:t>
      </w:r>
      <w:r w:rsidR="00CC35FF">
        <w:t>roughly</w:t>
      </w:r>
      <w:r>
        <w:t xml:space="preserve"> $2,000. Both of these hardware devices have variable costs depending on configuration.</w:t>
      </w:r>
    </w:p>
    <w:p w14:paraId="6A205E10" w14:textId="59D92F94" w:rsidR="006939F1" w:rsidRDefault="006939F1" w:rsidP="006939F1">
      <w:r>
        <w:t>The software costs for this project are $0</w:t>
      </w:r>
      <w:r w:rsidR="00185A85">
        <w:t>;</w:t>
      </w:r>
      <w:r>
        <w:t xml:space="preserve"> all software used is free of charge. This includes the IDE (Visual Studio Code)</w:t>
      </w:r>
      <w:r w:rsidR="00185A85">
        <w:t xml:space="preserve"> and</w:t>
      </w:r>
      <w:r>
        <w:t xml:space="preserve"> the </w:t>
      </w:r>
      <w:r w:rsidR="00C079A2">
        <w:t>libraries used in the project.</w:t>
      </w:r>
    </w:p>
    <w:p w14:paraId="7189141D" w14:textId="26448F1E" w:rsidR="00C079A2" w:rsidRPr="006939F1" w:rsidRDefault="00CE20FC" w:rsidP="006939F1">
      <w:r>
        <w:t xml:space="preserve">The estimated </w:t>
      </w:r>
      <w:r w:rsidR="005631BD">
        <w:t>environmental</w:t>
      </w:r>
      <w:r>
        <w:t xml:space="preserve"> costs of the application are</w:t>
      </w:r>
      <w:r w:rsidR="005631BD">
        <w:t>:</w:t>
      </w:r>
      <w:r>
        <w:t xml:space="preserve"> $</w:t>
      </w:r>
      <w:r w:rsidR="005631BD">
        <w:t>2000</w:t>
      </w:r>
      <w:r>
        <w:t xml:space="preserve"> for the </w:t>
      </w:r>
      <w:r w:rsidR="005631BD">
        <w:t>server that</w:t>
      </w:r>
      <w:r>
        <w:t xml:space="preserve"> hosts the model for inference, </w:t>
      </w:r>
      <w:r w:rsidR="005631BD">
        <w:t>$200 for the networking hardware that connects the server to the hospital network, and around $500 for the one-time labor cost of paying a professional consultant to install the specially configured server and its hardware. That one-time cost could be ignored if the hospital has its own IT staff.</w:t>
      </w:r>
    </w:p>
    <w:p w14:paraId="071EF614" w14:textId="77777777" w:rsidR="002E63C6" w:rsidRDefault="002E63C6">
      <w:pPr>
        <w:rPr>
          <w:rFonts w:asciiTheme="majorHAnsi" w:eastAsiaTheme="majorEastAsia" w:hAnsiTheme="majorHAnsi" w:cstheme="majorBidi"/>
          <w:color w:val="0F4761" w:themeColor="accent1" w:themeShade="BF"/>
          <w:sz w:val="40"/>
          <w:szCs w:val="40"/>
        </w:rPr>
      </w:pPr>
      <w:r>
        <w:lastRenderedPageBreak/>
        <w:br w:type="page"/>
      </w:r>
    </w:p>
    <w:p w14:paraId="217C094B" w14:textId="2441B08E" w:rsidR="000F6CC0" w:rsidRDefault="000F6CC0" w:rsidP="000F6CC0">
      <w:pPr>
        <w:pStyle w:val="Heading1"/>
      </w:pPr>
      <w:bookmarkStart w:id="16" w:name="_Toc211933082"/>
      <w:r>
        <w:lastRenderedPageBreak/>
        <w:t>Part C: Application</w:t>
      </w:r>
      <w:bookmarkEnd w:id="16"/>
    </w:p>
    <w:p w14:paraId="094CEA5F" w14:textId="14197F29" w:rsidR="002E63C6" w:rsidRDefault="008056F7">
      <w:pPr>
        <w:rPr>
          <w:rFonts w:asciiTheme="majorHAnsi" w:eastAsiaTheme="majorEastAsia" w:hAnsiTheme="majorHAnsi" w:cstheme="majorBidi"/>
          <w:color w:val="0F4761" w:themeColor="accent1" w:themeShade="BF"/>
          <w:sz w:val="40"/>
          <w:szCs w:val="40"/>
        </w:rPr>
      </w:pPr>
      <w:hyperlink r:id="rId8" w:history="1">
        <w:r w:rsidRPr="004333D2">
          <w:rPr>
            <w:rStyle w:val="Hyperlink"/>
          </w:rPr>
          <w:t>https://github.com/lewisparnellofficial/capstone-simple</w:t>
        </w:r>
      </w:hyperlink>
      <w:r>
        <w:t xml:space="preserve"> </w:t>
      </w:r>
      <w:r w:rsidR="002E63C6">
        <w:br w:type="page"/>
      </w:r>
    </w:p>
    <w:p w14:paraId="68C38297" w14:textId="6B524951" w:rsidR="00C5276E" w:rsidRDefault="00C5276E" w:rsidP="00C5276E">
      <w:pPr>
        <w:pStyle w:val="Heading1"/>
      </w:pPr>
      <w:bookmarkStart w:id="17" w:name="_Toc211933083"/>
      <w:r>
        <w:lastRenderedPageBreak/>
        <w:t>Part D: Post-implementation Report</w:t>
      </w:r>
      <w:bookmarkEnd w:id="17"/>
    </w:p>
    <w:p w14:paraId="306DC400" w14:textId="0593D7BC" w:rsidR="00DB0937" w:rsidRDefault="00DB0937" w:rsidP="00DB0937">
      <w:pPr>
        <w:pStyle w:val="Heading2"/>
      </w:pPr>
      <w:bookmarkStart w:id="18" w:name="_Toc211933084"/>
      <w:r>
        <w:t>Solution Summary</w:t>
      </w:r>
      <w:bookmarkEnd w:id="18"/>
    </w:p>
    <w:p w14:paraId="7AF1E3D4" w14:textId="63B2C88C" w:rsidR="00DB0937" w:rsidRPr="00DB0937" w:rsidRDefault="00793D55" w:rsidP="00DB0937">
      <w:r>
        <w:t>The problem was that XYZ Hospitals’ existing IDS generated too many false alarms. This caused alarm fatigue and delayed response to genuine threats. The solution was a new IDS created using the XGBoost algorithm. This algorithm was used to make a classifier on the CICIDS2017 dataset, achieving high accuracy. The final application solved the problem by providing a command-line tool that allowed the client to analyze their network traffic flows. The application used the trained model to classify the traffic and would output a summary report. This summary report identified specific detected threats, which reduced false positives and improved security.</w:t>
      </w:r>
    </w:p>
    <w:p w14:paraId="256C2ED5" w14:textId="7954BA06" w:rsidR="00B50331" w:rsidRDefault="00B50331" w:rsidP="00B50331">
      <w:pPr>
        <w:pStyle w:val="Heading2"/>
      </w:pPr>
      <w:bookmarkStart w:id="19" w:name="_Toc211933085"/>
      <w:r>
        <w:t>Data Summary</w:t>
      </w:r>
      <w:bookmarkEnd w:id="19"/>
    </w:p>
    <w:p w14:paraId="160A3A97" w14:textId="033BA2D9" w:rsidR="00B50331" w:rsidRPr="00B50331" w:rsidRDefault="00B50331" w:rsidP="00B50331">
      <w:r>
        <w:t xml:space="preserve">The source of the data </w:t>
      </w:r>
      <w:r w:rsidR="00793D55">
        <w:t>was</w:t>
      </w:r>
      <w:r>
        <w:t xml:space="preserve"> the CICIDS2017 dataset</w:t>
      </w:r>
      <w:r w:rsidR="00185A85">
        <w:t>.</w:t>
      </w:r>
      <w:r>
        <w:t xml:space="preserve"> </w:t>
      </w:r>
      <w:r w:rsidR="000F6CC0">
        <w:fldChar w:fldCharType="begin"/>
      </w:r>
      <w:r w:rsidR="000F6CC0">
        <w:instrText xml:space="preserve"> ADDIN ZOTERO_ITEM CSL_CITATION {"citationID":"crcWM6xA","properties":{"formattedCitation":"(Sharafaldin et al., 2018)","plainCitation":"(Sharafaldin et al., 2018)","noteIndex":0},"citationItems":[{"id":3,"uris":["http://zotero.org/users/local/rq4b5QhS/items/BF2JZK72"],"itemData":{"id":3,"type":"paper-conference","container-title":"Proceedings of the 4th International Conference on Information Systems Security and Privacy","DOI":"10.5220/0006639801080116","event-place":"Funchal, Madeira, Portugal","event-title":"4th International Conference on Information Systems Security and Privacy","ISBN":"978-989-758-282-0","page":"108-116","publisher":"SCITEPRESS - Science and Technology Publications","publisher-place":"Funchal, Madeira, Portugal","source":"DOI.org (Crossref)","title":"Toward Generating a New Intrusion Detection Dataset and Intrusion Traffic Characterization:","title-short":"Toward Generating a New Intrusion Detection Dataset and Intrusion Traffic Characterization","URL":"http://www.scitepress.org/DigitalLibrary/Link.aspx?doi=10.5220/0006639801080116","author":[{"family":"Sharafaldin","given":"Iman"},{"family":"Habibi Lashkari","given":"Arash"},{"family":"Ghorbani","given":"Ali A."}],"accessed":{"date-parts":[["2025",10,20]]},"issued":{"date-parts":[["2018"]]}}}],"schema":"https://github.com/citation-style-language/schema/raw/master/csl-citation.json"} </w:instrText>
      </w:r>
      <w:r w:rsidR="000F6CC0">
        <w:fldChar w:fldCharType="separate"/>
      </w:r>
      <w:r w:rsidR="000F6CC0" w:rsidRPr="000F6CC0">
        <w:rPr>
          <w:rFonts w:ascii="Aptos" w:hAnsi="Aptos"/>
        </w:rPr>
        <w:t>(Sharafaldin et al., 2018)</w:t>
      </w:r>
      <w:r w:rsidR="000F6CC0">
        <w:fldChar w:fldCharType="end"/>
      </w:r>
      <w:r w:rsidR="000F6CC0">
        <w:t>.</w:t>
      </w:r>
      <w:r w:rsidR="00CE20FC">
        <w:t xml:space="preserve"> The data was processed to remove values that prevented its use with the XGBoost model, such as infinite values and rows with missing data. Column names also had whitespace stripped. Throughout the development cycle, the data was managed without special encryption or extra security measures, as it was publicly available, did not contain personally identifiable information, and involved no unconsenting individuals.</w:t>
      </w:r>
    </w:p>
    <w:p w14:paraId="1B6A9308" w14:textId="77777777" w:rsidR="00793D55" w:rsidRDefault="00793D55">
      <w:pPr>
        <w:rPr>
          <w:rFonts w:asciiTheme="majorHAnsi" w:eastAsiaTheme="majorEastAsia" w:hAnsiTheme="majorHAnsi" w:cstheme="majorBidi"/>
          <w:color w:val="0F4761" w:themeColor="accent1" w:themeShade="BF"/>
          <w:sz w:val="32"/>
          <w:szCs w:val="32"/>
        </w:rPr>
      </w:pPr>
      <w:r>
        <w:br w:type="page"/>
      </w:r>
    </w:p>
    <w:p w14:paraId="2256EDD4" w14:textId="50991294" w:rsidR="00763D29" w:rsidRDefault="00763D29" w:rsidP="00763D29">
      <w:pPr>
        <w:pStyle w:val="Heading2"/>
      </w:pPr>
      <w:bookmarkStart w:id="20" w:name="_Toc211933086"/>
      <w:r>
        <w:lastRenderedPageBreak/>
        <w:t>Machine Learning</w:t>
      </w:r>
      <w:bookmarkEnd w:id="20"/>
    </w:p>
    <w:p w14:paraId="66ED73A9" w14:textId="02FC95C6" w:rsidR="0094415A" w:rsidRDefault="0094415A" w:rsidP="0094415A">
      <w:pPr>
        <w:pStyle w:val="Heading3"/>
      </w:pPr>
      <w:bookmarkStart w:id="21" w:name="_Toc211933087"/>
      <w:r>
        <w:t>Method</w:t>
      </w:r>
      <w:bookmarkEnd w:id="21"/>
    </w:p>
    <w:p w14:paraId="40BEE986" w14:textId="73813ABB" w:rsidR="0094415A" w:rsidRDefault="0094415A" w:rsidP="0094415A">
      <w:r>
        <w:t>The machine learning method was the XGBoost algorithm, applied to an intrusion detection classification problem.</w:t>
      </w:r>
    </w:p>
    <w:p w14:paraId="3EC629FE" w14:textId="74FF2665" w:rsidR="00742524" w:rsidRDefault="00742524" w:rsidP="0094415A">
      <w:r>
        <w:rPr>
          <w:noProof/>
        </w:rPr>
        <w:drawing>
          <wp:inline distT="0" distB="0" distL="0" distR="0" wp14:anchorId="7B70F888" wp14:editId="1733956E">
            <wp:extent cx="5943600" cy="3810000"/>
            <wp:effectExtent l="0" t="0" r="0" b="0"/>
            <wp:docPr id="625572630" name="Picture 1" descr="A screenshot of the Windows command-line with the command to test the project's machine learning inference capabil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572630" name="Picture 1" descr="A screenshot of the Windows command-line with the command to test the project's machine learning inference capabilities."/>
                    <pic:cNvPicPr/>
                  </pic:nvPicPr>
                  <pic:blipFill rotWithShape="1">
                    <a:blip r:embed="rId9"/>
                    <a:srcRect b="17070"/>
                    <a:stretch>
                      <a:fillRect/>
                    </a:stretch>
                  </pic:blipFill>
                  <pic:spPr bwMode="auto">
                    <a:xfrm>
                      <a:off x="0" y="0"/>
                      <a:ext cx="5943600" cy="3810000"/>
                    </a:xfrm>
                    <a:prstGeom prst="rect">
                      <a:avLst/>
                    </a:prstGeom>
                    <a:ln>
                      <a:noFill/>
                    </a:ln>
                    <a:extLst>
                      <a:ext uri="{53640926-AAD7-44D8-BBD7-CCE9431645EC}">
                        <a14:shadowObscured xmlns:a14="http://schemas.microsoft.com/office/drawing/2010/main"/>
                      </a:ext>
                    </a:extLst>
                  </pic:spPr>
                </pic:pic>
              </a:graphicData>
            </a:graphic>
          </wp:inline>
        </w:drawing>
      </w:r>
    </w:p>
    <w:p w14:paraId="433DD2D2" w14:textId="7804FA71" w:rsidR="00742524" w:rsidRDefault="00742524" w:rsidP="0094415A">
      <w:r>
        <w:t>The screenshot above illustrates how the model created by the project can be used.</w:t>
      </w:r>
      <w:r w:rsidR="005D1240">
        <w:t xml:space="preserve"> With the model created by the project, users </w:t>
      </w:r>
      <w:r w:rsidR="0049517A">
        <w:t>could</w:t>
      </w:r>
      <w:r w:rsidR="005D1240">
        <w:t xml:space="preserve"> input formatted traffic flows and receive a report of the hostile traffic detected.</w:t>
      </w:r>
    </w:p>
    <w:p w14:paraId="40749AD4" w14:textId="62936BF8" w:rsidR="005D1240" w:rsidRDefault="005D1240" w:rsidP="005D1240">
      <w:pPr>
        <w:pStyle w:val="Heading3"/>
      </w:pPr>
      <w:bookmarkStart w:id="22" w:name="_Toc211933088"/>
      <w:r>
        <w:t>Development</w:t>
      </w:r>
      <w:bookmarkEnd w:id="22"/>
    </w:p>
    <w:p w14:paraId="7A6632AA" w14:textId="45E52A89" w:rsidR="005D1240" w:rsidRDefault="005D1240" w:rsidP="005D1240">
      <w:r>
        <w:t>The model was developed by analyzing the data, determining how XGBoost required the data to be formatted, and then formatting the data to match the “shape” requirements. For instance, the data could not have infinite values, so those values were removed.</w:t>
      </w:r>
    </w:p>
    <w:p w14:paraId="4FD71DA6" w14:textId="44D21091" w:rsidR="005D1240" w:rsidRDefault="005D1240" w:rsidP="005D1240">
      <w:pPr>
        <w:pStyle w:val="Heading3"/>
      </w:pPr>
      <w:bookmarkStart w:id="23" w:name="_Toc211933089"/>
      <w:r>
        <w:t>Justification</w:t>
      </w:r>
      <w:bookmarkEnd w:id="23"/>
    </w:p>
    <w:p w14:paraId="67264EA3" w14:textId="082948D1" w:rsidR="005D1240" w:rsidRDefault="005D1240" w:rsidP="005D1240">
      <w:r>
        <w:t>These development decisions were based on the requirements of an effective IDS. These requirements mandate high accuracy and a strong capability to detect rare attack types. The algorithm chosen</w:t>
      </w:r>
      <w:r w:rsidR="00ED4BE4">
        <w:t xml:space="preserve"> performs well on multiclass classification, which the IDS task </w:t>
      </w:r>
      <w:r w:rsidR="00ED4BE4">
        <w:lastRenderedPageBreak/>
        <w:t xml:space="preserve">typically involves. The algorithm chosen </w:t>
      </w:r>
      <w:r w:rsidR="00793D55">
        <w:t>was also</w:t>
      </w:r>
      <w:r w:rsidR="00ED4BE4">
        <w:t xml:space="preserve"> known for </w:t>
      </w:r>
      <w:r w:rsidR="00CE20FC">
        <w:t>its efficiency and robustness in scaling</w:t>
      </w:r>
      <w:r w:rsidR="00ED4BE4">
        <w:t xml:space="preserve"> and distribution of features.</w:t>
      </w:r>
    </w:p>
    <w:p w14:paraId="22198F81" w14:textId="4866D0EC" w:rsidR="00ED4BE4" w:rsidRPr="005D1240" w:rsidRDefault="00ED4BE4" w:rsidP="005D1240">
      <w:r>
        <w:t xml:space="preserve">Significantly, the rejection of two standard preprocessing techniques, SMOTE and Chi-Squared feature selection, was based on comparative, empirical results. The model trained without either </w:t>
      </w:r>
      <w:r w:rsidR="00CE20FC">
        <w:t>method</w:t>
      </w:r>
      <w:r>
        <w:t xml:space="preserve"> performed better than models that used one technique, and the model that used both </w:t>
      </w:r>
      <w:r w:rsidR="00CE20FC">
        <w:t>methods</w:t>
      </w:r>
      <w:r>
        <w:t xml:space="preserve"> experienced the </w:t>
      </w:r>
      <w:r w:rsidR="00CE20FC">
        <w:t>most significant</w:t>
      </w:r>
      <w:r>
        <w:t xml:space="preserve"> performance degradation. Due to the speed boost of GPU acceleration, the decision was made </w:t>
      </w:r>
      <w:r w:rsidR="00793D55">
        <w:t>not to</w:t>
      </w:r>
      <w:r>
        <w:t xml:space="preserve"> use Chi-Squared in the final model, since the purpose of feature selection is to enable the training and use of models that would otherwise struggle with hardware limitations. Although the dataset exhibited severe class imbalance, the model trained with SMOTE </w:t>
      </w:r>
      <w:r w:rsidR="0049517A">
        <w:t xml:space="preserve">demonstrated </w:t>
      </w:r>
      <w:r w:rsidR="00CE20FC">
        <w:t>degraded performance</w:t>
      </w:r>
      <w:r>
        <w:t xml:space="preserve"> despite balancing the training set to 6.67% per class.</w:t>
      </w:r>
    </w:p>
    <w:p w14:paraId="091FFC65" w14:textId="30D9CAFD" w:rsidR="00FB67A9" w:rsidRDefault="00FB67A9" w:rsidP="00763D29">
      <w:pPr>
        <w:pStyle w:val="Heading2"/>
      </w:pPr>
      <w:bookmarkStart w:id="24" w:name="_Toc211933090"/>
      <w:r>
        <w:t>Validation</w:t>
      </w:r>
      <w:bookmarkEnd w:id="24"/>
    </w:p>
    <w:p w14:paraId="2FA3426F" w14:textId="2E0F2A54" w:rsidR="00805E2F" w:rsidRDefault="00805E2F" w:rsidP="00FB67A9">
      <w:r>
        <w:t>The model is a supervised machine learning model, which uses the labeled dataset to learn a multi-class classifier. The metrics chosen for this model were accuracy, precision, recall, and F1-score.</w:t>
      </w:r>
    </w:p>
    <w:p w14:paraId="74CBD2B4" w14:textId="4D273BC6" w:rsidR="00DE69CC" w:rsidRDefault="00805E2F" w:rsidP="00FB67A9">
      <w:r>
        <w:t>Acc</w:t>
      </w:r>
      <w:r w:rsidR="00DE69CC">
        <w:t xml:space="preserve">uracy is the proportion of total predictions that were correct across all classes. Accuracy measures the overall effectiveness of the classifier. Precision is the proportion of positive predictions that were actually correct. Precision measures the quality of a positive prediction. Recall is the proportion of actual positive instances that were correctly identified. Recall measures the model’s ability to find all positive samples. Finally, </w:t>
      </w:r>
      <w:r w:rsidR="00185A85">
        <w:t xml:space="preserve">the </w:t>
      </w:r>
      <w:r w:rsidR="00DE69CC">
        <w:t>F1-score is the harmonic mean of precision and recall</w:t>
      </w:r>
      <w:r w:rsidR="00CC35FF">
        <w:t>. F1-score</w:t>
      </w:r>
      <w:r w:rsidR="00DE69CC">
        <w:t xml:space="preserve"> balances both metrics, which is </w:t>
      </w:r>
      <w:r w:rsidR="00CC35FF">
        <w:t>helpful</w:t>
      </w:r>
      <w:r w:rsidR="00DE69CC">
        <w:t xml:space="preserve"> in imbalanced datasets.</w:t>
      </w:r>
    </w:p>
    <w:p w14:paraId="1C0A5648" w14:textId="350727C2" w:rsidR="00ED4BE4" w:rsidRDefault="00ED4BE4" w:rsidP="00ED4BE4">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xml:space="preserve"> - Evaluation Metric Comparison</w:t>
      </w:r>
    </w:p>
    <w:tbl>
      <w:tblPr>
        <w:tblStyle w:val="TableGrid"/>
        <w:tblW w:w="0" w:type="auto"/>
        <w:tblLook w:val="04A0" w:firstRow="1" w:lastRow="0" w:firstColumn="1" w:lastColumn="0" w:noHBand="0" w:noVBand="1"/>
      </w:tblPr>
      <w:tblGrid>
        <w:gridCol w:w="1341"/>
        <w:gridCol w:w="1253"/>
        <w:gridCol w:w="1361"/>
        <w:gridCol w:w="1677"/>
        <w:gridCol w:w="1859"/>
        <w:gridCol w:w="1859"/>
      </w:tblGrid>
      <w:tr w:rsidR="00ED4BE4" w14:paraId="466A7B83" w14:textId="77777777" w:rsidTr="008B7D35">
        <w:tc>
          <w:tcPr>
            <w:tcW w:w="2594" w:type="dxa"/>
            <w:gridSpan w:val="2"/>
          </w:tcPr>
          <w:p w14:paraId="6D13A193" w14:textId="357864A6" w:rsidR="00ED4BE4" w:rsidRPr="008B7D35" w:rsidRDefault="00ED4BE4">
            <w:pPr>
              <w:rPr>
                <w:b/>
                <w:bCs/>
              </w:rPr>
            </w:pPr>
            <w:r w:rsidRPr="008B7D35">
              <w:rPr>
                <w:b/>
                <w:bCs/>
              </w:rPr>
              <w:t>Configuration</w:t>
            </w:r>
          </w:p>
        </w:tc>
        <w:tc>
          <w:tcPr>
            <w:tcW w:w="1361" w:type="dxa"/>
          </w:tcPr>
          <w:p w14:paraId="252A86DB" w14:textId="555C8C08" w:rsidR="00ED4BE4" w:rsidRPr="008B7D35" w:rsidRDefault="00ED4BE4">
            <w:pPr>
              <w:rPr>
                <w:b/>
                <w:bCs/>
              </w:rPr>
            </w:pPr>
            <w:r w:rsidRPr="008B7D35">
              <w:rPr>
                <w:b/>
                <w:bCs/>
              </w:rPr>
              <w:t>Accuracy</w:t>
            </w:r>
          </w:p>
        </w:tc>
        <w:tc>
          <w:tcPr>
            <w:tcW w:w="1677" w:type="dxa"/>
          </w:tcPr>
          <w:p w14:paraId="6B843C2C" w14:textId="5799709D" w:rsidR="00ED4BE4" w:rsidRPr="008B7D35" w:rsidRDefault="00ED4BE4">
            <w:pPr>
              <w:rPr>
                <w:b/>
                <w:bCs/>
              </w:rPr>
            </w:pPr>
            <w:r w:rsidRPr="008B7D35">
              <w:rPr>
                <w:b/>
                <w:bCs/>
              </w:rPr>
              <w:t>Precision</w:t>
            </w:r>
          </w:p>
        </w:tc>
        <w:tc>
          <w:tcPr>
            <w:tcW w:w="1859" w:type="dxa"/>
          </w:tcPr>
          <w:p w14:paraId="4B05622A" w14:textId="0E03D17A" w:rsidR="00ED4BE4" w:rsidRPr="008B7D35" w:rsidRDefault="00ED4BE4">
            <w:pPr>
              <w:rPr>
                <w:b/>
                <w:bCs/>
              </w:rPr>
            </w:pPr>
            <w:r w:rsidRPr="008B7D35">
              <w:rPr>
                <w:b/>
                <w:bCs/>
              </w:rPr>
              <w:t>Recall</w:t>
            </w:r>
          </w:p>
        </w:tc>
        <w:tc>
          <w:tcPr>
            <w:tcW w:w="1859" w:type="dxa"/>
          </w:tcPr>
          <w:p w14:paraId="2893BA9A" w14:textId="09B63D18" w:rsidR="00ED4BE4" w:rsidRPr="008B7D35" w:rsidRDefault="00ED4BE4">
            <w:pPr>
              <w:rPr>
                <w:b/>
                <w:bCs/>
              </w:rPr>
            </w:pPr>
            <w:r w:rsidRPr="008B7D35">
              <w:rPr>
                <w:b/>
                <w:bCs/>
              </w:rPr>
              <w:t>F1-Score</w:t>
            </w:r>
          </w:p>
        </w:tc>
      </w:tr>
      <w:tr w:rsidR="001725D2" w14:paraId="2A2453D5" w14:textId="77777777" w:rsidTr="008B7D35">
        <w:trPr>
          <w:trHeight w:val="260"/>
        </w:trPr>
        <w:tc>
          <w:tcPr>
            <w:tcW w:w="1341" w:type="dxa"/>
          </w:tcPr>
          <w:p w14:paraId="4AFC1C23" w14:textId="44D0472D" w:rsidR="001725D2" w:rsidRPr="008B7D35" w:rsidRDefault="001725D2">
            <w:pPr>
              <w:rPr>
                <w:color w:val="196B24" w:themeColor="accent3"/>
              </w:rPr>
            </w:pPr>
            <w:r w:rsidRPr="008B7D35">
              <w:rPr>
                <w:color w:val="196B24" w:themeColor="accent3"/>
              </w:rPr>
              <w:t>SMOTE</w:t>
            </w:r>
          </w:p>
        </w:tc>
        <w:tc>
          <w:tcPr>
            <w:tcW w:w="1253" w:type="dxa"/>
          </w:tcPr>
          <w:p w14:paraId="7E113B0F" w14:textId="35796DE8" w:rsidR="001725D2" w:rsidRDefault="001725D2">
            <w:r w:rsidRPr="008B7D35">
              <w:rPr>
                <w:color w:val="196B24" w:themeColor="accent3"/>
              </w:rPr>
              <w:t>Chi2</w:t>
            </w:r>
          </w:p>
        </w:tc>
        <w:tc>
          <w:tcPr>
            <w:tcW w:w="1361" w:type="dxa"/>
          </w:tcPr>
          <w:p w14:paraId="7613B2EB" w14:textId="4520380E" w:rsidR="001725D2" w:rsidRDefault="008B7D35">
            <w:r>
              <w:t>90.56%</w:t>
            </w:r>
          </w:p>
        </w:tc>
        <w:tc>
          <w:tcPr>
            <w:tcW w:w="1677" w:type="dxa"/>
          </w:tcPr>
          <w:p w14:paraId="6CC3E6F7" w14:textId="75C0ED91" w:rsidR="001725D2" w:rsidRDefault="008B7D35">
            <w:r>
              <w:t>97.85%</w:t>
            </w:r>
          </w:p>
        </w:tc>
        <w:tc>
          <w:tcPr>
            <w:tcW w:w="1859" w:type="dxa"/>
          </w:tcPr>
          <w:p w14:paraId="32808CD7" w14:textId="6BB62DB3" w:rsidR="001725D2" w:rsidRDefault="008B7D35">
            <w:r>
              <w:t>90.56%</w:t>
            </w:r>
          </w:p>
        </w:tc>
        <w:tc>
          <w:tcPr>
            <w:tcW w:w="1859" w:type="dxa"/>
          </w:tcPr>
          <w:p w14:paraId="08A7D85E" w14:textId="5190850C" w:rsidR="001725D2" w:rsidRDefault="008B7D35">
            <w:r>
              <w:t>93.73%</w:t>
            </w:r>
          </w:p>
        </w:tc>
      </w:tr>
      <w:tr w:rsidR="001725D2" w14:paraId="19C84072" w14:textId="77777777" w:rsidTr="008B7D35">
        <w:tc>
          <w:tcPr>
            <w:tcW w:w="1341" w:type="dxa"/>
          </w:tcPr>
          <w:p w14:paraId="5FF416F8" w14:textId="11541604" w:rsidR="001725D2" w:rsidRPr="008B7D35" w:rsidRDefault="001725D2">
            <w:pPr>
              <w:rPr>
                <w:color w:val="196B24" w:themeColor="accent3"/>
              </w:rPr>
            </w:pPr>
            <w:r w:rsidRPr="008B7D35">
              <w:rPr>
                <w:color w:val="196B24" w:themeColor="accent3"/>
              </w:rPr>
              <w:t>SMOTE</w:t>
            </w:r>
          </w:p>
        </w:tc>
        <w:tc>
          <w:tcPr>
            <w:tcW w:w="1253" w:type="dxa"/>
          </w:tcPr>
          <w:p w14:paraId="4EB0E95F" w14:textId="5D350826" w:rsidR="001725D2" w:rsidRPr="008B7D35" w:rsidRDefault="001725D2">
            <w:pPr>
              <w:rPr>
                <w:color w:val="A02B93" w:themeColor="accent5"/>
              </w:rPr>
            </w:pPr>
            <w:r w:rsidRPr="008B7D35">
              <w:rPr>
                <w:color w:val="A02B93" w:themeColor="accent5"/>
              </w:rPr>
              <w:t>No Chi2</w:t>
            </w:r>
          </w:p>
        </w:tc>
        <w:tc>
          <w:tcPr>
            <w:tcW w:w="1361" w:type="dxa"/>
          </w:tcPr>
          <w:p w14:paraId="73F5B6ED" w14:textId="517251ED" w:rsidR="001725D2" w:rsidRDefault="008B7D35">
            <w:r>
              <w:t>99.51%</w:t>
            </w:r>
          </w:p>
        </w:tc>
        <w:tc>
          <w:tcPr>
            <w:tcW w:w="1677" w:type="dxa"/>
          </w:tcPr>
          <w:p w14:paraId="3477A500" w14:textId="50B75A26" w:rsidR="001725D2" w:rsidRDefault="008B7D35">
            <w:r>
              <w:t>99.75%</w:t>
            </w:r>
          </w:p>
        </w:tc>
        <w:tc>
          <w:tcPr>
            <w:tcW w:w="1859" w:type="dxa"/>
          </w:tcPr>
          <w:p w14:paraId="6D01B110" w14:textId="43C73DD1" w:rsidR="001725D2" w:rsidRDefault="008B7D35">
            <w:r>
              <w:t>99.51%</w:t>
            </w:r>
          </w:p>
        </w:tc>
        <w:tc>
          <w:tcPr>
            <w:tcW w:w="1859" w:type="dxa"/>
          </w:tcPr>
          <w:p w14:paraId="74F29843" w14:textId="2CBD46D1" w:rsidR="001725D2" w:rsidRDefault="008B7D35">
            <w:r>
              <w:t>99.61%</w:t>
            </w:r>
          </w:p>
        </w:tc>
      </w:tr>
      <w:tr w:rsidR="001725D2" w14:paraId="0ECAB668" w14:textId="77777777" w:rsidTr="008B7D35">
        <w:tc>
          <w:tcPr>
            <w:tcW w:w="1341" w:type="dxa"/>
          </w:tcPr>
          <w:p w14:paraId="68CC3476" w14:textId="74A2C88E" w:rsidR="001725D2" w:rsidRPr="008B7D35" w:rsidRDefault="001725D2">
            <w:pPr>
              <w:rPr>
                <w:color w:val="A02B93" w:themeColor="accent5"/>
              </w:rPr>
            </w:pPr>
            <w:r w:rsidRPr="008B7D35">
              <w:rPr>
                <w:color w:val="A02B93" w:themeColor="accent5"/>
              </w:rPr>
              <w:t>No SMOTE</w:t>
            </w:r>
          </w:p>
        </w:tc>
        <w:tc>
          <w:tcPr>
            <w:tcW w:w="1253" w:type="dxa"/>
          </w:tcPr>
          <w:p w14:paraId="325D23DD" w14:textId="6F64A081" w:rsidR="001725D2" w:rsidRPr="008B7D35" w:rsidRDefault="001725D2">
            <w:r w:rsidRPr="008B7D35">
              <w:rPr>
                <w:color w:val="196B24" w:themeColor="accent3"/>
              </w:rPr>
              <w:t>Chi2</w:t>
            </w:r>
          </w:p>
        </w:tc>
        <w:tc>
          <w:tcPr>
            <w:tcW w:w="1361" w:type="dxa"/>
          </w:tcPr>
          <w:p w14:paraId="3A35B5F1" w14:textId="653D4550" w:rsidR="001725D2" w:rsidRDefault="008B7D35">
            <w:r>
              <w:t>98.43%</w:t>
            </w:r>
          </w:p>
        </w:tc>
        <w:tc>
          <w:tcPr>
            <w:tcW w:w="1677" w:type="dxa"/>
          </w:tcPr>
          <w:p w14:paraId="3991C487" w14:textId="108F4A05" w:rsidR="001725D2" w:rsidRDefault="008B7D35">
            <w:r>
              <w:t>98.49%</w:t>
            </w:r>
          </w:p>
        </w:tc>
        <w:tc>
          <w:tcPr>
            <w:tcW w:w="1859" w:type="dxa"/>
          </w:tcPr>
          <w:p w14:paraId="282D510D" w14:textId="2A198B82" w:rsidR="001725D2" w:rsidRDefault="008B7D35">
            <w:r>
              <w:t>98.43%</w:t>
            </w:r>
          </w:p>
        </w:tc>
        <w:tc>
          <w:tcPr>
            <w:tcW w:w="1859" w:type="dxa"/>
          </w:tcPr>
          <w:p w14:paraId="6D8B29AD" w14:textId="3204AFA6" w:rsidR="001725D2" w:rsidRDefault="008B7D35">
            <w:r>
              <w:t>98.40%</w:t>
            </w:r>
          </w:p>
        </w:tc>
      </w:tr>
      <w:tr w:rsidR="001725D2" w14:paraId="0CF0A856" w14:textId="77777777" w:rsidTr="008B7D35">
        <w:tc>
          <w:tcPr>
            <w:tcW w:w="1341" w:type="dxa"/>
          </w:tcPr>
          <w:p w14:paraId="4D7368BD" w14:textId="5D7000ED" w:rsidR="001725D2" w:rsidRPr="008B7D35" w:rsidRDefault="001725D2">
            <w:pPr>
              <w:rPr>
                <w:color w:val="A02B93" w:themeColor="accent5"/>
              </w:rPr>
            </w:pPr>
            <w:r w:rsidRPr="008B7D35">
              <w:rPr>
                <w:color w:val="A02B93" w:themeColor="accent5"/>
              </w:rPr>
              <w:t>No SMOTE</w:t>
            </w:r>
          </w:p>
        </w:tc>
        <w:tc>
          <w:tcPr>
            <w:tcW w:w="1253" w:type="dxa"/>
          </w:tcPr>
          <w:p w14:paraId="11C45E45" w14:textId="5D0FE8BE" w:rsidR="001725D2" w:rsidRPr="008B7D35" w:rsidRDefault="001725D2">
            <w:pPr>
              <w:rPr>
                <w:color w:val="A02B93" w:themeColor="accent5"/>
              </w:rPr>
            </w:pPr>
            <w:r w:rsidRPr="008B7D35">
              <w:rPr>
                <w:color w:val="A02B93" w:themeColor="accent5"/>
              </w:rPr>
              <w:t>No Chi2</w:t>
            </w:r>
          </w:p>
        </w:tc>
        <w:tc>
          <w:tcPr>
            <w:tcW w:w="1361" w:type="dxa"/>
          </w:tcPr>
          <w:p w14:paraId="3561302B" w14:textId="00103C01" w:rsidR="001725D2" w:rsidRDefault="008B7D35">
            <w:r>
              <w:t>99.88%</w:t>
            </w:r>
          </w:p>
        </w:tc>
        <w:tc>
          <w:tcPr>
            <w:tcW w:w="1677" w:type="dxa"/>
          </w:tcPr>
          <w:p w14:paraId="6C81B6D0" w14:textId="207FAA37" w:rsidR="001725D2" w:rsidRDefault="008B7D35">
            <w:r>
              <w:t>99.87%</w:t>
            </w:r>
          </w:p>
        </w:tc>
        <w:tc>
          <w:tcPr>
            <w:tcW w:w="1859" w:type="dxa"/>
          </w:tcPr>
          <w:p w14:paraId="474F378F" w14:textId="1FA44336" w:rsidR="001725D2" w:rsidRDefault="008B7D35">
            <w:r>
              <w:t>99.88%</w:t>
            </w:r>
          </w:p>
        </w:tc>
        <w:tc>
          <w:tcPr>
            <w:tcW w:w="1859" w:type="dxa"/>
          </w:tcPr>
          <w:p w14:paraId="4513354D" w14:textId="3D797184" w:rsidR="001725D2" w:rsidRDefault="008B7D35">
            <w:r>
              <w:t>99.87%</w:t>
            </w:r>
          </w:p>
        </w:tc>
      </w:tr>
    </w:tbl>
    <w:p w14:paraId="198FC2A4" w14:textId="4CA9275D" w:rsidR="00CC35FF" w:rsidRDefault="008B7D35">
      <w:pPr>
        <w:rPr>
          <w:rFonts w:asciiTheme="majorHAnsi" w:eastAsiaTheme="majorEastAsia" w:hAnsiTheme="majorHAnsi" w:cstheme="majorBidi"/>
          <w:color w:val="0F4761" w:themeColor="accent1" w:themeShade="BF"/>
          <w:sz w:val="32"/>
          <w:szCs w:val="32"/>
        </w:rPr>
      </w:pPr>
      <w:r>
        <w:t>Precision, recall, and F1-score are the weighted averages, accounting for the class imbalance that the dataset exhibited. These results show that the optimization techniques chosen for this project did not have their intended effect.</w:t>
      </w:r>
      <w:r w:rsidR="00C80682">
        <w:t xml:space="preserve"> While Chi-Squared </w:t>
      </w:r>
      <w:r w:rsidR="00CE20FC">
        <w:t xml:space="preserve">alone did not degrade performance significantly, the combination of </w:t>
      </w:r>
      <w:r w:rsidR="00C80682">
        <w:t>SMOTE and Chi-Squared did.</w:t>
      </w:r>
      <w:r w:rsidR="00CC35FF">
        <w:br w:type="page"/>
      </w:r>
    </w:p>
    <w:p w14:paraId="04433052" w14:textId="71926DEB" w:rsidR="00FB67A9" w:rsidRDefault="00FB67A9" w:rsidP="00FB67A9">
      <w:pPr>
        <w:pStyle w:val="Heading2"/>
      </w:pPr>
      <w:bookmarkStart w:id="25" w:name="_Toc211933091"/>
      <w:r>
        <w:lastRenderedPageBreak/>
        <w:t>Visualizations</w:t>
      </w:r>
      <w:bookmarkEnd w:id="25"/>
    </w:p>
    <w:p w14:paraId="63D6B09E" w14:textId="694C5CB3" w:rsidR="00FB67A9" w:rsidRDefault="00CC35FF" w:rsidP="00CC35FF">
      <w:r>
        <w:t xml:space="preserve">Visualizations can be found in </w:t>
      </w:r>
      <w:r w:rsidRPr="00CC35FF">
        <w:rPr>
          <w:rStyle w:val="CodeChar"/>
        </w:rPr>
        <w:t>outputs/plots</w:t>
      </w:r>
      <w:r>
        <w:t xml:space="preserve">, saved as </w:t>
      </w:r>
      <w:r w:rsidRPr="00CC35FF">
        <w:rPr>
          <w:rStyle w:val="CodeChar"/>
        </w:rPr>
        <w:t>class_distribution.png</w:t>
      </w:r>
      <w:r>
        <w:t xml:space="preserve">, </w:t>
      </w:r>
      <w:r w:rsidRPr="00CC35FF">
        <w:rPr>
          <w:rStyle w:val="CodeChar"/>
        </w:rPr>
        <w:t>correlation_heatmap.png</w:t>
      </w:r>
      <w:r>
        <w:t xml:space="preserve">, and </w:t>
      </w:r>
      <w:r w:rsidRPr="00CC35FF">
        <w:rPr>
          <w:rStyle w:val="CodeChar"/>
        </w:rPr>
        <w:t>violin_plot_top_features.png</w:t>
      </w:r>
      <w:r w:rsidRPr="00CC35FF">
        <w:t>. They are included here for convenience.</w:t>
      </w:r>
    </w:p>
    <w:p w14:paraId="06CF269F" w14:textId="0CA5EFC6" w:rsidR="00CC35FF" w:rsidRDefault="00CC35FF" w:rsidP="00CC35FF">
      <w:pPr>
        <w:pStyle w:val="Heading3"/>
      </w:pPr>
      <w:bookmarkStart w:id="26" w:name="_Toc211933092"/>
      <w:r>
        <w:t>Class Distribution</w:t>
      </w:r>
      <w:bookmarkEnd w:id="26"/>
    </w:p>
    <w:p w14:paraId="025F8817" w14:textId="48101E5D" w:rsidR="00CC35FF" w:rsidRPr="00CC35FF" w:rsidRDefault="00CC35FF" w:rsidP="00CC35FF">
      <w:r>
        <w:rPr>
          <w:noProof/>
        </w:rPr>
        <w:drawing>
          <wp:inline distT="0" distB="0" distL="0" distR="0" wp14:anchorId="533A2689" wp14:editId="6127F107">
            <wp:extent cx="5937250" cy="5080000"/>
            <wp:effectExtent l="0" t="0" r="6350" b="6350"/>
            <wp:docPr id="1478868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250" cy="5080000"/>
                    </a:xfrm>
                    <a:prstGeom prst="rect">
                      <a:avLst/>
                    </a:prstGeom>
                    <a:noFill/>
                    <a:ln>
                      <a:noFill/>
                    </a:ln>
                  </pic:spPr>
                </pic:pic>
              </a:graphicData>
            </a:graphic>
          </wp:inline>
        </w:drawing>
      </w:r>
    </w:p>
    <w:p w14:paraId="648CCD3D" w14:textId="77777777" w:rsidR="00CC35FF" w:rsidRDefault="00CC35FF">
      <w:pPr>
        <w:rPr>
          <w:rFonts w:eastAsiaTheme="majorEastAsia" w:cstheme="majorBidi"/>
          <w:color w:val="0F4761" w:themeColor="accent1" w:themeShade="BF"/>
          <w:sz w:val="28"/>
          <w:szCs w:val="28"/>
        </w:rPr>
      </w:pPr>
      <w:r>
        <w:br w:type="page"/>
      </w:r>
    </w:p>
    <w:p w14:paraId="5B2C3C11" w14:textId="6859E323" w:rsidR="00CC35FF" w:rsidRDefault="00CC35FF" w:rsidP="00CC35FF">
      <w:pPr>
        <w:pStyle w:val="Heading3"/>
      </w:pPr>
      <w:bookmarkStart w:id="27" w:name="_Toc211933093"/>
      <w:r>
        <w:lastRenderedPageBreak/>
        <w:t>Correlation Heatmap</w:t>
      </w:r>
      <w:bookmarkEnd w:id="27"/>
    </w:p>
    <w:p w14:paraId="73FD7395" w14:textId="0ECF2ABC" w:rsidR="00CC35FF" w:rsidRDefault="00CC35FF" w:rsidP="002E63C6">
      <w:pPr>
        <w:rPr>
          <w:rFonts w:asciiTheme="majorHAnsi" w:hAnsiTheme="majorHAnsi"/>
          <w:sz w:val="32"/>
          <w:szCs w:val="32"/>
        </w:rPr>
      </w:pPr>
      <w:r>
        <w:rPr>
          <w:noProof/>
        </w:rPr>
        <w:drawing>
          <wp:inline distT="0" distB="0" distL="0" distR="0" wp14:anchorId="438459E5" wp14:editId="5C6671C8">
            <wp:extent cx="5930900" cy="5289550"/>
            <wp:effectExtent l="0" t="0" r="0" b="6350"/>
            <wp:docPr id="13912034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20345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0900" cy="5289550"/>
                    </a:xfrm>
                    <a:prstGeom prst="rect">
                      <a:avLst/>
                    </a:prstGeom>
                    <a:noFill/>
                    <a:ln>
                      <a:noFill/>
                    </a:ln>
                  </pic:spPr>
                </pic:pic>
              </a:graphicData>
            </a:graphic>
          </wp:inline>
        </w:drawing>
      </w:r>
      <w:r>
        <w:br w:type="page"/>
      </w:r>
    </w:p>
    <w:p w14:paraId="7E9D2D4A" w14:textId="1E7024C3" w:rsidR="00CC35FF" w:rsidRDefault="00CC35FF" w:rsidP="00CD63A9">
      <w:pPr>
        <w:pStyle w:val="Heading2"/>
      </w:pPr>
      <w:r>
        <w:lastRenderedPageBreak/>
        <w:t>Violin Plot of Top Features</w:t>
      </w:r>
      <w:r>
        <w:rPr>
          <w:noProof/>
        </w:rPr>
        <w:drawing>
          <wp:inline distT="0" distB="0" distL="0" distR="0" wp14:anchorId="4F3F0D34" wp14:editId="0F767C5C">
            <wp:extent cx="5249576" cy="7534275"/>
            <wp:effectExtent l="0" t="0" r="8255" b="0"/>
            <wp:docPr id="1332622180" name="Picture 3" descr="A chart of different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622180" name="Picture 3" descr="A chart of different shapes&#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1698" cy="7551673"/>
                    </a:xfrm>
                    <a:prstGeom prst="rect">
                      <a:avLst/>
                    </a:prstGeom>
                    <a:noFill/>
                    <a:ln>
                      <a:noFill/>
                    </a:ln>
                  </pic:spPr>
                </pic:pic>
              </a:graphicData>
            </a:graphic>
          </wp:inline>
        </w:drawing>
      </w:r>
    </w:p>
    <w:p w14:paraId="693E20A0" w14:textId="77777777" w:rsidR="00CD63A9" w:rsidRDefault="00CD63A9">
      <w:pPr>
        <w:rPr>
          <w:rFonts w:asciiTheme="majorHAnsi" w:eastAsiaTheme="majorEastAsia" w:hAnsiTheme="majorHAnsi" w:cstheme="majorBidi"/>
          <w:color w:val="0F4761" w:themeColor="accent1" w:themeShade="BF"/>
          <w:sz w:val="32"/>
          <w:szCs w:val="32"/>
        </w:rPr>
      </w:pPr>
      <w:bookmarkStart w:id="28" w:name="_Toc211933094"/>
      <w:r>
        <w:br w:type="page"/>
      </w:r>
    </w:p>
    <w:p w14:paraId="17AA23C4" w14:textId="78F850BB" w:rsidR="00C5276E" w:rsidRDefault="00C5276E" w:rsidP="00C5276E">
      <w:pPr>
        <w:pStyle w:val="Heading2"/>
      </w:pPr>
      <w:r>
        <w:lastRenderedPageBreak/>
        <w:t>User Guide</w:t>
      </w:r>
      <w:bookmarkEnd w:id="28"/>
    </w:p>
    <w:p w14:paraId="1A1CD682" w14:textId="2F654263" w:rsidR="00C5276E" w:rsidRDefault="00C5276E" w:rsidP="00C5276E">
      <w:r>
        <w:t xml:space="preserve">This project requires git and uv. </w:t>
      </w:r>
      <w:r w:rsidR="00185A85">
        <w:t>uv</w:t>
      </w:r>
      <w:r>
        <w:t xml:space="preserve"> is an all-in-one Python development tool that combines </w:t>
      </w:r>
      <w:r w:rsidR="00185A85">
        <w:t>many</w:t>
      </w:r>
      <w:r>
        <w:t xml:space="preserve"> different tools into one package.</w:t>
      </w:r>
    </w:p>
    <w:p w14:paraId="558757A4" w14:textId="57E5AAB0" w:rsidR="00033935" w:rsidRDefault="00033935" w:rsidP="00585D20">
      <w:pPr>
        <w:pStyle w:val="Heading3"/>
      </w:pPr>
      <w:bookmarkStart w:id="29" w:name="_Toc211933095"/>
      <w:r>
        <w:t>uv Installation and Repository Cloning</w:t>
      </w:r>
      <w:bookmarkEnd w:id="29"/>
    </w:p>
    <w:p w14:paraId="03E115C5" w14:textId="7327B63E" w:rsidR="00556C86" w:rsidRDefault="00C5276E" w:rsidP="00C5276E">
      <w:r>
        <w:t xml:space="preserve">To install uv, type: </w:t>
      </w:r>
    </w:p>
    <w:p w14:paraId="20803065" w14:textId="115C8B04" w:rsidR="00556C86" w:rsidRDefault="00C5276E" w:rsidP="00C5276E">
      <w:proofErr w:type="spellStart"/>
      <w:r w:rsidRPr="00DB0937">
        <w:rPr>
          <w:rStyle w:val="CodeChar"/>
        </w:rPr>
        <w:t>powershell</w:t>
      </w:r>
      <w:proofErr w:type="spellEnd"/>
      <w:r w:rsidRPr="00DB0937">
        <w:rPr>
          <w:rStyle w:val="CodeChar"/>
        </w:rPr>
        <w:t xml:space="preserve"> -</w:t>
      </w:r>
      <w:proofErr w:type="spellStart"/>
      <w:r w:rsidRPr="00DB0937">
        <w:rPr>
          <w:rStyle w:val="CodeChar"/>
        </w:rPr>
        <w:t>ExecutionPolicy</w:t>
      </w:r>
      <w:proofErr w:type="spellEnd"/>
      <w:r w:rsidRPr="00DB0937">
        <w:rPr>
          <w:rStyle w:val="CodeChar"/>
        </w:rPr>
        <w:t xml:space="preserve"> </w:t>
      </w:r>
      <w:proofErr w:type="spellStart"/>
      <w:r w:rsidRPr="00DB0937">
        <w:rPr>
          <w:rStyle w:val="CodeChar"/>
        </w:rPr>
        <w:t>ByPass</w:t>
      </w:r>
      <w:proofErr w:type="spellEnd"/>
      <w:r w:rsidRPr="00DB0937">
        <w:rPr>
          <w:rStyle w:val="CodeChar"/>
        </w:rPr>
        <w:t xml:space="preserve"> -c "</w:t>
      </w:r>
      <w:proofErr w:type="spellStart"/>
      <w:r w:rsidRPr="00DB0937">
        <w:rPr>
          <w:rStyle w:val="CodeChar"/>
        </w:rPr>
        <w:t>irm</w:t>
      </w:r>
      <w:proofErr w:type="spellEnd"/>
      <w:r w:rsidR="00556C86">
        <w:rPr>
          <w:rStyle w:val="CodeChar"/>
        </w:rPr>
        <w:t xml:space="preserve"> </w:t>
      </w:r>
      <w:r w:rsidRPr="00DB0937">
        <w:rPr>
          <w:rStyle w:val="CodeChar"/>
        </w:rPr>
        <w:t xml:space="preserve">https://astral.sh/uv/install.ps1 | </w:t>
      </w:r>
      <w:proofErr w:type="spellStart"/>
      <w:r w:rsidRPr="00DB0937">
        <w:rPr>
          <w:rStyle w:val="CodeChar"/>
        </w:rPr>
        <w:t>iex</w:t>
      </w:r>
      <w:proofErr w:type="spellEnd"/>
      <w:r w:rsidRPr="00DB0937">
        <w:rPr>
          <w:rStyle w:val="CodeChar"/>
        </w:rPr>
        <w:t>"</w:t>
      </w:r>
      <w:r>
        <w:t xml:space="preserve"> </w:t>
      </w:r>
    </w:p>
    <w:p w14:paraId="38DDB885" w14:textId="0FBD6723" w:rsidR="00C5276E" w:rsidRDefault="00C5276E" w:rsidP="00C5276E">
      <w:r>
        <w:t>into PowerShell</w:t>
      </w:r>
      <w:r w:rsidR="005631BD">
        <w:t>. You will need to restart PowerShell after installing uv</w:t>
      </w:r>
      <w:r w:rsidR="00B85B89">
        <w:t>,</w:t>
      </w:r>
      <w:r w:rsidR="005631BD">
        <w:t xml:space="preserve"> or input the command that uv provides</w:t>
      </w:r>
      <w:r w:rsidR="00B85B89">
        <w:t>,</w:t>
      </w:r>
      <w:r w:rsidR="005631BD">
        <w:t xml:space="preserve"> to add uv to </w:t>
      </w:r>
      <w:proofErr w:type="spellStart"/>
      <w:r w:rsidR="005631BD">
        <w:t>your</w:t>
      </w:r>
      <w:proofErr w:type="spellEnd"/>
      <w:r w:rsidR="005631BD">
        <w:t xml:space="preserve"> path</w:t>
      </w:r>
      <w:r>
        <w:t>.</w:t>
      </w:r>
      <w:r w:rsidR="002A078F">
        <w:t xml:space="preserve"> Clone the repository:</w:t>
      </w:r>
    </w:p>
    <w:p w14:paraId="6618A372" w14:textId="768C5493" w:rsidR="00C5276E" w:rsidRDefault="00B62249" w:rsidP="00B62249">
      <w:pPr>
        <w:pStyle w:val="Code"/>
      </w:pPr>
      <w:r>
        <w:t xml:space="preserve">git clone </w:t>
      </w:r>
      <w:hyperlink r:id="rId13" w:history="1">
        <w:r w:rsidRPr="004333D2">
          <w:rPr>
            <w:rStyle w:val="Hyperlink"/>
          </w:rPr>
          <w:t>https://github.com/lewisparnellofficial/capstone-simple</w:t>
        </w:r>
      </w:hyperlink>
    </w:p>
    <w:p w14:paraId="7B6B619D" w14:textId="523CE785" w:rsidR="00B62249" w:rsidRDefault="00B62249" w:rsidP="00B62249">
      <w:pPr>
        <w:pStyle w:val="Code"/>
      </w:pPr>
      <w:r>
        <w:t>cd capstone-simple</w:t>
      </w:r>
    </w:p>
    <w:p w14:paraId="35BCEF0E" w14:textId="68160954" w:rsidR="00B62249" w:rsidRDefault="00B62249" w:rsidP="00B62249">
      <w:pPr>
        <w:pStyle w:val="Code"/>
      </w:pPr>
      <w:r>
        <w:t>uv sync</w:t>
      </w:r>
    </w:p>
    <w:p w14:paraId="600221B9" w14:textId="77777777" w:rsidR="00033935" w:rsidRDefault="00B62249" w:rsidP="00B62249">
      <w:r>
        <w:t>uv will download all of the requirements.</w:t>
      </w:r>
      <w:r w:rsidR="002A078F">
        <w:t xml:space="preserve"> </w:t>
      </w:r>
    </w:p>
    <w:p w14:paraId="14AF0B1E" w14:textId="338C0AAF" w:rsidR="00033935" w:rsidRDefault="00033935" w:rsidP="00585D20">
      <w:pPr>
        <w:pStyle w:val="Heading3"/>
      </w:pPr>
      <w:bookmarkStart w:id="30" w:name="_Toc211933096"/>
      <w:r>
        <w:t>Download Dataset and Data Preprocessing</w:t>
      </w:r>
      <w:bookmarkEnd w:id="30"/>
    </w:p>
    <w:p w14:paraId="6F68B00A" w14:textId="4CD4A447" w:rsidR="00B62249" w:rsidRDefault="002A078F" w:rsidP="00B62249">
      <w:r>
        <w:t>Once completed, download the dataset by running the following:</w:t>
      </w:r>
    </w:p>
    <w:p w14:paraId="7F4D367A" w14:textId="0C9C2354" w:rsidR="002A078F" w:rsidRDefault="00DD1FC1" w:rsidP="00DD1FC1">
      <w:pPr>
        <w:pStyle w:val="Code"/>
      </w:pPr>
      <w:r>
        <w:t>uv run ids-download</w:t>
      </w:r>
    </w:p>
    <w:p w14:paraId="148D2D07" w14:textId="7B80A666" w:rsidR="002A078F" w:rsidRDefault="002A078F" w:rsidP="002A078F">
      <w:r>
        <w:t>After the dataset has been downloaded, preprocess it with this command:</w:t>
      </w:r>
    </w:p>
    <w:p w14:paraId="0D33A9AA" w14:textId="6CE2E68F" w:rsidR="00DD1FC1" w:rsidRDefault="00DD1FC1" w:rsidP="00DD1FC1">
      <w:pPr>
        <w:pStyle w:val="Code"/>
      </w:pPr>
      <w:r>
        <w:t>uv run ids-preprocess</w:t>
      </w:r>
    </w:p>
    <w:p w14:paraId="1853CB39" w14:textId="08A69E82" w:rsidR="00033935" w:rsidRDefault="002A078F" w:rsidP="002A078F">
      <w:r>
        <w:t>N</w:t>
      </w:r>
      <w:r w:rsidRPr="002A078F">
        <w:t>ow you can train the model</w:t>
      </w:r>
      <w:r w:rsidR="00B85B89">
        <w:t xml:space="preserve"> if desired. Alternatively, you can simply test inference. </w:t>
      </w:r>
      <w:r w:rsidR="009D5543">
        <w:t>T</w:t>
      </w:r>
      <w:r w:rsidR="00B85B89">
        <w:t>o see how, skip to the Inference section</w:t>
      </w:r>
      <w:r w:rsidRPr="002A078F">
        <w:t xml:space="preserve">. </w:t>
      </w:r>
    </w:p>
    <w:p w14:paraId="08C7B64A" w14:textId="004435C1" w:rsidR="00033935" w:rsidRDefault="00033935" w:rsidP="00585D20">
      <w:pPr>
        <w:pStyle w:val="Heading3"/>
      </w:pPr>
      <w:bookmarkStart w:id="31" w:name="_Toc211933097"/>
      <w:r>
        <w:t>Model Training</w:t>
      </w:r>
      <w:bookmarkEnd w:id="31"/>
    </w:p>
    <w:p w14:paraId="736794DC" w14:textId="5FDD18B6" w:rsidR="002A078F" w:rsidRPr="002A078F" w:rsidRDefault="002A078F" w:rsidP="002A078F">
      <w:r w:rsidRPr="002A078F">
        <w:t>The training command has several optional flags of interest.</w:t>
      </w:r>
      <w:r w:rsidR="00033935">
        <w:t xml:space="preserve"> Note, there are already </w:t>
      </w:r>
      <w:r w:rsidR="009D5543">
        <w:t>four</w:t>
      </w:r>
      <w:r w:rsidR="00033935">
        <w:t xml:space="preserve"> different trained models in the models folder. Regardless, if you wish to train a model, this is the command:</w:t>
      </w:r>
    </w:p>
    <w:p w14:paraId="2AC40532" w14:textId="2AFA2375" w:rsidR="00DD1FC1" w:rsidRDefault="00DD1FC1" w:rsidP="00DD1FC1">
      <w:pPr>
        <w:pStyle w:val="Code"/>
      </w:pPr>
      <w:r>
        <w:t>uv run ids-train --no-smote --no-chi2 --no-</w:t>
      </w:r>
      <w:proofErr w:type="spellStart"/>
      <w:r>
        <w:t>gpu</w:t>
      </w:r>
      <w:proofErr w:type="spellEnd"/>
      <w:r w:rsidR="00033935">
        <w:t xml:space="preserve"> --output-</w:t>
      </w:r>
      <w:proofErr w:type="spellStart"/>
      <w:r w:rsidR="00033935">
        <w:t>dir</w:t>
      </w:r>
      <w:proofErr w:type="spellEnd"/>
      <w:r w:rsidR="00033935">
        <w:t xml:space="preserve"> .\models\no_smote_no_chi2\</w:t>
      </w:r>
    </w:p>
    <w:p w14:paraId="2199DA44" w14:textId="67AD6EE3" w:rsidR="00DD1FC1" w:rsidRDefault="00DD1FC1" w:rsidP="00DD1FC1">
      <w:r>
        <w:t>The option “</w:t>
      </w:r>
      <w:r w:rsidRPr="00DD1FC1">
        <w:rPr>
          <w:rStyle w:val="CodeChar"/>
        </w:rPr>
        <w:t>--no-smote</w:t>
      </w:r>
      <w:r>
        <w:t xml:space="preserve">” </w:t>
      </w:r>
      <w:r w:rsidR="00185A85">
        <w:t>turns off</w:t>
      </w:r>
      <w:r>
        <w:t xml:space="preserve"> the SMOTE training feature.</w:t>
      </w:r>
    </w:p>
    <w:p w14:paraId="0C6962F0" w14:textId="0383F37A" w:rsidR="00DD1FC1" w:rsidRDefault="00DD1FC1" w:rsidP="00DD1FC1">
      <w:r>
        <w:t>The option “</w:t>
      </w:r>
      <w:r w:rsidRPr="00DD1FC1">
        <w:rPr>
          <w:rStyle w:val="CodeChar"/>
        </w:rPr>
        <w:t>--no-chi2</w:t>
      </w:r>
      <w:r>
        <w:t xml:space="preserve">” </w:t>
      </w:r>
      <w:r w:rsidR="00185A85">
        <w:t>turns off</w:t>
      </w:r>
      <w:r>
        <w:t xml:space="preserve"> </w:t>
      </w:r>
      <w:r w:rsidR="00185A85">
        <w:t>using</w:t>
      </w:r>
      <w:r>
        <w:t xml:space="preserve"> chi-squared for feature selection.</w:t>
      </w:r>
    </w:p>
    <w:p w14:paraId="3212EFEF" w14:textId="3ED34643" w:rsidR="00DD1FC1" w:rsidRDefault="00DD1FC1" w:rsidP="00DD1FC1">
      <w:r>
        <w:t>The option “</w:t>
      </w:r>
      <w:r w:rsidRPr="00DD1FC1">
        <w:rPr>
          <w:rStyle w:val="CodeChar"/>
        </w:rPr>
        <w:t>--no-</w:t>
      </w:r>
      <w:proofErr w:type="spellStart"/>
      <w:r w:rsidRPr="00DD1FC1">
        <w:rPr>
          <w:rStyle w:val="CodeChar"/>
        </w:rPr>
        <w:t>gpu</w:t>
      </w:r>
      <w:proofErr w:type="spellEnd"/>
      <w:r>
        <w:t xml:space="preserve">” </w:t>
      </w:r>
      <w:r w:rsidR="00185A85">
        <w:t>turns off</w:t>
      </w:r>
      <w:r>
        <w:t xml:space="preserve"> GPU acceleration and should be used if you do not have a GPU or CUDA installed</w:t>
      </w:r>
      <w:r w:rsidR="00556C86">
        <w:t>. Enabling GPU acceleration will drastically reduce training time.</w:t>
      </w:r>
    </w:p>
    <w:p w14:paraId="7C9351AB" w14:textId="26DA5C98" w:rsidR="00033935" w:rsidRDefault="00033935" w:rsidP="00DD1FC1">
      <w:r>
        <w:lastRenderedPageBreak/>
        <w:t>The option “</w:t>
      </w:r>
      <w:r w:rsidRPr="00033935">
        <w:rPr>
          <w:rStyle w:val="CodeChar"/>
        </w:rPr>
        <w:t>--output-</w:t>
      </w:r>
      <w:proofErr w:type="spellStart"/>
      <w:r w:rsidRPr="00033935">
        <w:rPr>
          <w:rStyle w:val="CodeChar"/>
        </w:rPr>
        <w:t>dir</w:t>
      </w:r>
      <w:proofErr w:type="spellEnd"/>
      <w:r>
        <w:t>” determines where the model will be saved.</w:t>
      </w:r>
    </w:p>
    <w:p w14:paraId="6EB3F193" w14:textId="412A90D7" w:rsidR="00585D20" w:rsidRDefault="00585D20" w:rsidP="00585D20">
      <w:pPr>
        <w:pStyle w:val="Heading3"/>
      </w:pPr>
      <w:bookmarkStart w:id="32" w:name="_Toc211933098"/>
      <w:r>
        <w:t>Sample Generation</w:t>
      </w:r>
      <w:bookmarkEnd w:id="32"/>
    </w:p>
    <w:p w14:paraId="2FC34A41" w14:textId="4B9F9DC6" w:rsidR="00585D20" w:rsidRDefault="00585D20" w:rsidP="00585D20">
      <w:r>
        <w:t>To generate a sample traffic pattern from the dataset, use this command:</w:t>
      </w:r>
    </w:p>
    <w:p w14:paraId="26F72650" w14:textId="62AC0F19" w:rsidR="00585D20" w:rsidRDefault="00585D20" w:rsidP="00585D20">
      <w:pPr>
        <w:pStyle w:val="Code"/>
      </w:pPr>
      <w:r>
        <w:t xml:space="preserve">uv run ids-sample-gen --scenario </w:t>
      </w:r>
      <w:proofErr w:type="spellStart"/>
      <w:r>
        <w:t>under_attack</w:t>
      </w:r>
      <w:proofErr w:type="spellEnd"/>
      <w:r>
        <w:t xml:space="preserve"> --output data/samples/under_attack.csv</w:t>
      </w:r>
    </w:p>
    <w:p w14:paraId="4D1C58FD" w14:textId="63F04E5A" w:rsidR="00585D20" w:rsidRPr="00585D20" w:rsidRDefault="00585D20" w:rsidP="00585D20">
      <w:r>
        <w:t>To see a list of scenarios available, use the “</w:t>
      </w:r>
      <w:r w:rsidRPr="00585D20">
        <w:rPr>
          <w:rStyle w:val="CodeChar"/>
        </w:rPr>
        <w:t>--list-scenarios</w:t>
      </w:r>
      <w:r>
        <w:t>” flag.</w:t>
      </w:r>
    </w:p>
    <w:p w14:paraId="074FC5AD" w14:textId="64902349" w:rsidR="00B85B89" w:rsidRDefault="00B85B89" w:rsidP="00585D20">
      <w:pPr>
        <w:pStyle w:val="Heading3"/>
      </w:pPr>
      <w:bookmarkStart w:id="33" w:name="_Toc211933099"/>
      <w:r>
        <w:t>Inference</w:t>
      </w:r>
      <w:bookmarkEnd w:id="33"/>
    </w:p>
    <w:p w14:paraId="240F0F41" w14:textId="1BD564FE" w:rsidR="00556C86" w:rsidRDefault="00B85B89" w:rsidP="00DD1FC1">
      <w:r>
        <w:t xml:space="preserve">To test inference, </w:t>
      </w:r>
      <w:r w:rsidR="00585D20">
        <w:t>you can run this command, using a bundled sample traffic flow</w:t>
      </w:r>
      <w:r w:rsidR="002A078F">
        <w:t>:</w:t>
      </w:r>
    </w:p>
    <w:p w14:paraId="7F0B2534" w14:textId="16A9C9B4" w:rsidR="002A078F" w:rsidRDefault="002A078F" w:rsidP="00B85B89">
      <w:pPr>
        <w:pStyle w:val="Code"/>
        <w:jc w:val="both"/>
      </w:pPr>
      <w:r>
        <w:t>uv run ids --file data/samples/test_small.csv</w:t>
      </w:r>
    </w:p>
    <w:p w14:paraId="063C4745" w14:textId="706095D6" w:rsidR="00B85B89" w:rsidRDefault="00B85B89" w:rsidP="00B85B89">
      <w:r>
        <w:t>To test a specific model:</w:t>
      </w:r>
    </w:p>
    <w:p w14:paraId="5C7CA73C" w14:textId="14A22790" w:rsidR="00B85B89" w:rsidRDefault="00B85B89" w:rsidP="00B85B89">
      <w:pPr>
        <w:pStyle w:val="Code"/>
        <w:jc w:val="both"/>
      </w:pPr>
      <w:r>
        <w:t>uv run ids --file data/samples/test_small.csv</w:t>
      </w:r>
      <w:r>
        <w:t xml:space="preserve"> --model-</w:t>
      </w:r>
      <w:proofErr w:type="spellStart"/>
      <w:r>
        <w:t>dir</w:t>
      </w:r>
      <w:proofErr w:type="spellEnd"/>
      <w:r>
        <w:t xml:space="preserve"> models/no_smote_no_chi2</w:t>
      </w:r>
    </w:p>
    <w:p w14:paraId="31A4883D" w14:textId="3398C14C" w:rsidR="0049517A" w:rsidRDefault="0049517A" w:rsidP="00585D20">
      <w:pPr>
        <w:pStyle w:val="Heading3"/>
      </w:pPr>
      <w:bookmarkStart w:id="34" w:name="_Toc211933100"/>
      <w:r>
        <w:t>Model Evaluation</w:t>
      </w:r>
      <w:bookmarkEnd w:id="34"/>
    </w:p>
    <w:p w14:paraId="178CAA91" w14:textId="60838C26" w:rsidR="002A078F" w:rsidRDefault="002A078F" w:rsidP="00D74E97">
      <w:r>
        <w:t xml:space="preserve">You can also evaluate the model to see </w:t>
      </w:r>
      <w:r w:rsidR="00D74E97">
        <w:t>its</w:t>
      </w:r>
      <w:r>
        <w:t xml:space="preserve"> performance metrics by running:</w:t>
      </w:r>
    </w:p>
    <w:p w14:paraId="01DDAD33" w14:textId="1930D21E" w:rsidR="002A078F" w:rsidRDefault="002A078F" w:rsidP="002A078F">
      <w:pPr>
        <w:pStyle w:val="Code"/>
      </w:pPr>
      <w:r>
        <w:t>uv run ids-evaluate</w:t>
      </w:r>
    </w:p>
    <w:p w14:paraId="657C0E37" w14:textId="280CB827" w:rsidR="0049517A" w:rsidRDefault="0049517A" w:rsidP="0049517A">
      <w:r>
        <w:t>To evaluate a specific model</w:t>
      </w:r>
      <w:r>
        <w:t>:</w:t>
      </w:r>
    </w:p>
    <w:p w14:paraId="633A311D" w14:textId="42943DF6" w:rsidR="0049517A" w:rsidRDefault="0049517A" w:rsidP="0049517A">
      <w:pPr>
        <w:pStyle w:val="Code"/>
      </w:pPr>
      <w:r>
        <w:t>uv run ids-evaluate --model-</w:t>
      </w:r>
      <w:proofErr w:type="spellStart"/>
      <w:r>
        <w:t>dir</w:t>
      </w:r>
      <w:proofErr w:type="spellEnd"/>
      <w:r>
        <w:t xml:space="preserve"> .\models\</w:t>
      </w:r>
      <w:r>
        <w:t>no_smote_no_chi2\</w:t>
      </w:r>
      <w:r>
        <w:t xml:space="preserve"> </w:t>
      </w:r>
    </w:p>
    <w:p w14:paraId="2DE0D095" w14:textId="77777777" w:rsidR="00CC35FF" w:rsidRDefault="00CC35FF">
      <w:pPr>
        <w:rPr>
          <w:rFonts w:asciiTheme="majorHAnsi" w:eastAsiaTheme="majorEastAsia" w:hAnsiTheme="majorHAnsi" w:cstheme="majorBidi"/>
          <w:color w:val="0F4761" w:themeColor="accent1" w:themeShade="BF"/>
          <w:sz w:val="40"/>
          <w:szCs w:val="40"/>
        </w:rPr>
      </w:pPr>
      <w:r>
        <w:br w:type="page"/>
      </w:r>
    </w:p>
    <w:p w14:paraId="22629A70" w14:textId="5D47FDCF" w:rsidR="00B50331" w:rsidRDefault="00B50331" w:rsidP="00B50331">
      <w:pPr>
        <w:pStyle w:val="Heading1"/>
      </w:pPr>
      <w:bookmarkStart w:id="35" w:name="_Toc211933101"/>
      <w:r>
        <w:lastRenderedPageBreak/>
        <w:t>References</w:t>
      </w:r>
      <w:bookmarkEnd w:id="35"/>
    </w:p>
    <w:p w14:paraId="48D35083" w14:textId="77777777" w:rsidR="00D91B01" w:rsidRPr="00D91B01" w:rsidRDefault="000F6CC0" w:rsidP="00D91B01">
      <w:pPr>
        <w:pStyle w:val="Bibliography"/>
        <w:rPr>
          <w:rFonts w:ascii="Aptos" w:hAnsi="Aptos"/>
        </w:rPr>
      </w:pPr>
      <w:r>
        <w:fldChar w:fldCharType="begin"/>
      </w:r>
      <w:r>
        <w:instrText xml:space="preserve"> ADDIN ZOTERO_BIBL {"uncited":[],"omitted":[],"custom":[]} CSL_BIBLIOGRAPHY </w:instrText>
      </w:r>
      <w:r>
        <w:fldChar w:fldCharType="separate"/>
      </w:r>
      <w:r w:rsidR="00D91B01" w:rsidRPr="00D91B01">
        <w:rPr>
          <w:rFonts w:ascii="Aptos" w:hAnsi="Aptos"/>
        </w:rPr>
        <w:t xml:space="preserve">Sharafaldin, I., Habibi Lashkari, A., &amp; Ghorbani, A. A. (2018). Toward Generating a New Intrusion Detection Dataset and Intrusion Traffic Characterization: </w:t>
      </w:r>
      <w:r w:rsidR="00D91B01" w:rsidRPr="00D91B01">
        <w:rPr>
          <w:rFonts w:ascii="Aptos" w:hAnsi="Aptos"/>
          <w:i/>
          <w:iCs/>
        </w:rPr>
        <w:t>Proceedings of the 4th International Conference on Information Systems Security and Privacy</w:t>
      </w:r>
      <w:r w:rsidR="00D91B01" w:rsidRPr="00D91B01">
        <w:rPr>
          <w:rFonts w:ascii="Aptos" w:hAnsi="Aptos"/>
        </w:rPr>
        <w:t>, 108–116. https://doi.org/10.5220/0006639801080116</w:t>
      </w:r>
    </w:p>
    <w:p w14:paraId="6B1879A3" w14:textId="5EE1D26C" w:rsidR="00B50331" w:rsidRPr="00B50331" w:rsidRDefault="000F6CC0" w:rsidP="00B50331">
      <w:r>
        <w:fldChar w:fldCharType="end"/>
      </w:r>
    </w:p>
    <w:sectPr w:rsidR="00B50331" w:rsidRPr="00B503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465FE3"/>
    <w:multiLevelType w:val="hybridMultilevel"/>
    <w:tmpl w:val="3FD68A7A"/>
    <w:lvl w:ilvl="0" w:tplc="D92C1F0A">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7D5620"/>
    <w:multiLevelType w:val="hybridMultilevel"/>
    <w:tmpl w:val="EC40D1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29638289">
    <w:abstractNumId w:val="1"/>
  </w:num>
  <w:num w:numId="2" w16cid:durableId="1576231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5424"/>
    <w:rsid w:val="00033935"/>
    <w:rsid w:val="000559C9"/>
    <w:rsid w:val="000C4A4C"/>
    <w:rsid w:val="000F6CC0"/>
    <w:rsid w:val="001725D2"/>
    <w:rsid w:val="00185A85"/>
    <w:rsid w:val="002A078F"/>
    <w:rsid w:val="002E63C6"/>
    <w:rsid w:val="003829F9"/>
    <w:rsid w:val="003953BB"/>
    <w:rsid w:val="003B0564"/>
    <w:rsid w:val="003B7FD4"/>
    <w:rsid w:val="0045494A"/>
    <w:rsid w:val="0049517A"/>
    <w:rsid w:val="00556C86"/>
    <w:rsid w:val="005631BD"/>
    <w:rsid w:val="00585D20"/>
    <w:rsid w:val="005A6895"/>
    <w:rsid w:val="005C6301"/>
    <w:rsid w:val="005D1240"/>
    <w:rsid w:val="00626565"/>
    <w:rsid w:val="006939F1"/>
    <w:rsid w:val="006F7561"/>
    <w:rsid w:val="00742524"/>
    <w:rsid w:val="00743194"/>
    <w:rsid w:val="00754B7E"/>
    <w:rsid w:val="00763D29"/>
    <w:rsid w:val="00775424"/>
    <w:rsid w:val="00782DDD"/>
    <w:rsid w:val="00793D55"/>
    <w:rsid w:val="008056F7"/>
    <w:rsid w:val="00805E2F"/>
    <w:rsid w:val="00817FEA"/>
    <w:rsid w:val="008A58F7"/>
    <w:rsid w:val="008B7D35"/>
    <w:rsid w:val="0094415A"/>
    <w:rsid w:val="00950C22"/>
    <w:rsid w:val="009B5EDD"/>
    <w:rsid w:val="009C17B1"/>
    <w:rsid w:val="009D5543"/>
    <w:rsid w:val="00AC1A5E"/>
    <w:rsid w:val="00B50331"/>
    <w:rsid w:val="00B62249"/>
    <w:rsid w:val="00B66B2A"/>
    <w:rsid w:val="00B85B89"/>
    <w:rsid w:val="00BC41EA"/>
    <w:rsid w:val="00C079A2"/>
    <w:rsid w:val="00C5276E"/>
    <w:rsid w:val="00C80682"/>
    <w:rsid w:val="00C955F9"/>
    <w:rsid w:val="00CC35FF"/>
    <w:rsid w:val="00CD63A9"/>
    <w:rsid w:val="00CE20FC"/>
    <w:rsid w:val="00D56D94"/>
    <w:rsid w:val="00D6112E"/>
    <w:rsid w:val="00D7061A"/>
    <w:rsid w:val="00D74E97"/>
    <w:rsid w:val="00D91B01"/>
    <w:rsid w:val="00DB0937"/>
    <w:rsid w:val="00DD1FC1"/>
    <w:rsid w:val="00DE69CC"/>
    <w:rsid w:val="00E82E60"/>
    <w:rsid w:val="00ED4BE4"/>
    <w:rsid w:val="00FA63B6"/>
    <w:rsid w:val="00FB67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C61419"/>
  <w15:chartTrackingRefBased/>
  <w15:docId w15:val="{1DA73282-E592-4B8E-877B-71A02DF9F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542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7542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7542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7542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542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542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542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542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542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542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7542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7542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7542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542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54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54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54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5424"/>
    <w:rPr>
      <w:rFonts w:eastAsiaTheme="majorEastAsia" w:cstheme="majorBidi"/>
      <w:color w:val="272727" w:themeColor="text1" w:themeTint="D8"/>
    </w:rPr>
  </w:style>
  <w:style w:type="paragraph" w:styleId="Title">
    <w:name w:val="Title"/>
    <w:basedOn w:val="Normal"/>
    <w:next w:val="Normal"/>
    <w:link w:val="TitleChar"/>
    <w:uiPriority w:val="10"/>
    <w:qFormat/>
    <w:rsid w:val="0077542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54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542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54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5424"/>
    <w:pPr>
      <w:spacing w:before="160"/>
      <w:jc w:val="center"/>
    </w:pPr>
    <w:rPr>
      <w:i/>
      <w:iCs/>
      <w:color w:val="404040" w:themeColor="text1" w:themeTint="BF"/>
    </w:rPr>
  </w:style>
  <w:style w:type="character" w:customStyle="1" w:styleId="QuoteChar">
    <w:name w:val="Quote Char"/>
    <w:basedOn w:val="DefaultParagraphFont"/>
    <w:link w:val="Quote"/>
    <w:uiPriority w:val="29"/>
    <w:rsid w:val="00775424"/>
    <w:rPr>
      <w:i/>
      <w:iCs/>
      <w:color w:val="404040" w:themeColor="text1" w:themeTint="BF"/>
    </w:rPr>
  </w:style>
  <w:style w:type="paragraph" w:styleId="ListParagraph">
    <w:name w:val="List Paragraph"/>
    <w:basedOn w:val="Normal"/>
    <w:uiPriority w:val="34"/>
    <w:qFormat/>
    <w:rsid w:val="00775424"/>
    <w:pPr>
      <w:ind w:left="720"/>
      <w:contextualSpacing/>
    </w:pPr>
  </w:style>
  <w:style w:type="character" w:styleId="IntenseEmphasis">
    <w:name w:val="Intense Emphasis"/>
    <w:basedOn w:val="DefaultParagraphFont"/>
    <w:uiPriority w:val="21"/>
    <w:qFormat/>
    <w:rsid w:val="00775424"/>
    <w:rPr>
      <w:i/>
      <w:iCs/>
      <w:color w:val="0F4761" w:themeColor="accent1" w:themeShade="BF"/>
    </w:rPr>
  </w:style>
  <w:style w:type="paragraph" w:styleId="IntenseQuote">
    <w:name w:val="Intense Quote"/>
    <w:basedOn w:val="Normal"/>
    <w:next w:val="Normal"/>
    <w:link w:val="IntenseQuoteChar"/>
    <w:uiPriority w:val="30"/>
    <w:qFormat/>
    <w:rsid w:val="007754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5424"/>
    <w:rPr>
      <w:i/>
      <w:iCs/>
      <w:color w:val="0F4761" w:themeColor="accent1" w:themeShade="BF"/>
    </w:rPr>
  </w:style>
  <w:style w:type="character" w:styleId="IntenseReference">
    <w:name w:val="Intense Reference"/>
    <w:basedOn w:val="DefaultParagraphFont"/>
    <w:uiPriority w:val="32"/>
    <w:qFormat/>
    <w:rsid w:val="00775424"/>
    <w:rPr>
      <w:b/>
      <w:bCs/>
      <w:smallCaps/>
      <w:color w:val="0F4761" w:themeColor="accent1" w:themeShade="BF"/>
      <w:spacing w:val="5"/>
    </w:rPr>
  </w:style>
  <w:style w:type="paragraph" w:customStyle="1" w:styleId="Code">
    <w:name w:val="Code"/>
    <w:basedOn w:val="Normal"/>
    <w:link w:val="CodeChar"/>
    <w:autoRedefine/>
    <w:qFormat/>
    <w:rsid w:val="002A078F"/>
    <w:rPr>
      <w:rFonts w:ascii="Consolas" w:hAnsi="Consolas"/>
      <w:sz w:val="20"/>
    </w:rPr>
  </w:style>
  <w:style w:type="character" w:customStyle="1" w:styleId="CodeChar">
    <w:name w:val="Code Char"/>
    <w:basedOn w:val="DefaultParagraphFont"/>
    <w:link w:val="Code"/>
    <w:rsid w:val="002A078F"/>
    <w:rPr>
      <w:rFonts w:ascii="Consolas" w:hAnsi="Consolas"/>
      <w:sz w:val="20"/>
    </w:rPr>
  </w:style>
  <w:style w:type="paragraph" w:styleId="Bibliography">
    <w:name w:val="Bibliography"/>
    <w:basedOn w:val="Normal"/>
    <w:next w:val="Normal"/>
    <w:uiPriority w:val="37"/>
    <w:unhideWhenUsed/>
    <w:rsid w:val="000F6CC0"/>
    <w:pPr>
      <w:spacing w:after="0" w:line="480" w:lineRule="auto"/>
      <w:ind w:left="720" w:hanging="720"/>
    </w:pPr>
  </w:style>
  <w:style w:type="paragraph" w:styleId="TOCHeading">
    <w:name w:val="TOC Heading"/>
    <w:basedOn w:val="Heading1"/>
    <w:next w:val="Normal"/>
    <w:uiPriority w:val="39"/>
    <w:unhideWhenUsed/>
    <w:qFormat/>
    <w:rsid w:val="000F6CC0"/>
    <w:pPr>
      <w:spacing w:before="240" w:after="0" w:line="259" w:lineRule="auto"/>
      <w:outlineLvl w:val="9"/>
    </w:pPr>
    <w:rPr>
      <w:kern w:val="0"/>
      <w:sz w:val="32"/>
      <w:szCs w:val="32"/>
      <w:lang w:eastAsia="en-US"/>
      <w14:ligatures w14:val="none"/>
    </w:rPr>
  </w:style>
  <w:style w:type="paragraph" w:styleId="TOC2">
    <w:name w:val="toc 2"/>
    <w:basedOn w:val="Normal"/>
    <w:next w:val="Normal"/>
    <w:autoRedefine/>
    <w:uiPriority w:val="39"/>
    <w:unhideWhenUsed/>
    <w:rsid w:val="000F6CC0"/>
    <w:pPr>
      <w:spacing w:after="100"/>
      <w:ind w:left="240"/>
    </w:pPr>
  </w:style>
  <w:style w:type="paragraph" w:styleId="TOC1">
    <w:name w:val="toc 1"/>
    <w:basedOn w:val="Normal"/>
    <w:next w:val="Normal"/>
    <w:autoRedefine/>
    <w:uiPriority w:val="39"/>
    <w:unhideWhenUsed/>
    <w:rsid w:val="000F6CC0"/>
    <w:pPr>
      <w:spacing w:after="100"/>
    </w:pPr>
  </w:style>
  <w:style w:type="character" w:styleId="Hyperlink">
    <w:name w:val="Hyperlink"/>
    <w:basedOn w:val="DefaultParagraphFont"/>
    <w:uiPriority w:val="99"/>
    <w:unhideWhenUsed/>
    <w:rsid w:val="000F6CC0"/>
    <w:rPr>
      <w:color w:val="467886" w:themeColor="hyperlink"/>
      <w:u w:val="single"/>
    </w:rPr>
  </w:style>
  <w:style w:type="table" w:styleId="TableGrid">
    <w:name w:val="Table Grid"/>
    <w:basedOn w:val="TableNormal"/>
    <w:uiPriority w:val="39"/>
    <w:rsid w:val="00693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45494A"/>
  </w:style>
  <w:style w:type="character" w:customStyle="1" w:styleId="DateChar">
    <w:name w:val="Date Char"/>
    <w:basedOn w:val="DefaultParagraphFont"/>
    <w:link w:val="Date"/>
    <w:uiPriority w:val="99"/>
    <w:semiHidden/>
    <w:rsid w:val="0045494A"/>
  </w:style>
  <w:style w:type="character" w:styleId="UnresolvedMention">
    <w:name w:val="Unresolved Mention"/>
    <w:basedOn w:val="DefaultParagraphFont"/>
    <w:uiPriority w:val="99"/>
    <w:semiHidden/>
    <w:unhideWhenUsed/>
    <w:rsid w:val="0045494A"/>
    <w:rPr>
      <w:color w:val="605E5C"/>
      <w:shd w:val="clear" w:color="auto" w:fill="E1DFDD"/>
    </w:rPr>
  </w:style>
  <w:style w:type="paragraph" w:styleId="TOC3">
    <w:name w:val="toc 3"/>
    <w:basedOn w:val="Normal"/>
    <w:next w:val="Normal"/>
    <w:autoRedefine/>
    <w:uiPriority w:val="39"/>
    <w:unhideWhenUsed/>
    <w:rsid w:val="002E63C6"/>
    <w:pPr>
      <w:spacing w:after="100"/>
      <w:ind w:left="480"/>
    </w:pPr>
  </w:style>
  <w:style w:type="paragraph" w:styleId="Caption">
    <w:name w:val="caption"/>
    <w:basedOn w:val="Normal"/>
    <w:next w:val="Normal"/>
    <w:uiPriority w:val="35"/>
    <w:unhideWhenUsed/>
    <w:qFormat/>
    <w:rsid w:val="00ED4BE4"/>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ewisparnellofficial/capstone-simple" TargetMode="External"/><Relationship Id="rId13" Type="http://schemas.openxmlformats.org/officeDocument/2006/relationships/hyperlink" Target="https://github.com/lewisparnellofficial/capstone-simple" TargetMode="External"/><Relationship Id="rId3" Type="http://schemas.openxmlformats.org/officeDocument/2006/relationships/styles" Target="styles.xml"/><Relationship Id="rId7" Type="http://schemas.openxmlformats.org/officeDocument/2006/relationships/hyperlink" Target="https://www.unb.ca/cic/datasets/ids-2017.html" TargetMode="Externa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ewis.parnell@email.com"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A8C02-CBA2-4C8F-96F6-C670908DC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20</Pages>
  <Words>2966</Words>
  <Characters>17139</Characters>
  <Application>Microsoft Office Word</Application>
  <DocSecurity>0</DocSecurity>
  <Lines>441</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Parnell</dc:creator>
  <cp:keywords/>
  <dc:description/>
  <cp:lastModifiedBy>Lewis Parnell</cp:lastModifiedBy>
  <cp:revision>5</cp:revision>
  <dcterms:created xsi:type="dcterms:W3CDTF">2025-10-21T13:23:00Z</dcterms:created>
  <dcterms:modified xsi:type="dcterms:W3CDTF">2025-10-21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793508-c6de-45a3-aea0-721807839637</vt:lpwstr>
  </property>
  <property fmtid="{D5CDD505-2E9C-101B-9397-08002B2CF9AE}" pid="3" name="ZOTERO_PREF_1">
    <vt:lpwstr>&lt;data data-version="3" zotero-version="7.0.27"&gt;&lt;session id="5ZgxJRlp"/&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